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54FFC763" w:rsidR="002D2C9D" w:rsidRDefault="00DA7D30" w:rsidP="002D2C9D">
      <w:pPr>
        <w:pStyle w:val="Ttulo1"/>
        <w:rPr>
          <w:lang w:val="en-US"/>
        </w:rPr>
      </w:pPr>
      <w:r>
        <w:rPr>
          <w:lang w:val="en-US"/>
        </w:rPr>
        <w:t>Results</w:t>
      </w:r>
    </w:p>
    <w:p w14:paraId="1BF902F8" w14:textId="0079F010" w:rsidR="00925FA5" w:rsidRDefault="00914467" w:rsidP="00914467">
      <w:pPr>
        <w:pStyle w:val="Ttulo2"/>
      </w:pPr>
      <w:r>
        <w:t xml:space="preserve">Characterization of </w:t>
      </w:r>
      <w:r w:rsidR="00FA7341">
        <w:t>shared and species-specific chromatin states</w:t>
      </w:r>
    </w:p>
    <w:p w14:paraId="1FE865C6" w14:textId="1E3DB5AD"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rabidopsis thaliana</w:t>
      </w:r>
      <w:r w:rsidR="00A025A6">
        <w:t xml:space="preserve">, </w:t>
      </w:r>
      <w:r w:rsidR="00A025A6">
        <w:rPr>
          <w:i/>
        </w:rPr>
        <w:t>Oryza sativa</w:t>
      </w:r>
      <w:r w:rsidR="00A025A6">
        <w:t xml:space="preserve"> and </w:t>
      </w:r>
      <w:r w:rsidR="00A025A6">
        <w:rPr>
          <w:i/>
        </w:rPr>
        <w:t>Zea mays</w:t>
      </w:r>
      <w:r w:rsidR="00A025A6">
        <w:t xml:space="preserve">. </w:t>
      </w:r>
      <w:r w:rsidR="00E638D0">
        <w:t>We focused our analysis on a model with 16 states (</w:t>
      </w:r>
      <w:r w:rsidR="002C4CF1">
        <w:rPr>
          <w:b/>
        </w:rPr>
        <w:t>supplemental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300EBD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A49C0">
        <w:rPr>
          <w:b/>
        </w:rPr>
        <w:t>supplemental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834786">
        <w:rPr>
          <w:b/>
        </w:rPr>
        <w:t>supplemental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5F87AE6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Feng &amp; Michaels, 2015; Velay, Méteignier, &amp; Laloi, 2022)</w:t>
      </w:r>
      <w:r w:rsidR="007F2C23" w:rsidRPr="00F55C98">
        <w:fldChar w:fldCharType="end"/>
      </w:r>
      <w:r w:rsidR="00F34A65" w:rsidRPr="00F55C98">
        <w:t>.</w:t>
      </w:r>
    </w:p>
    <w:p w14:paraId="7E351749" w14:textId="1690C382"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911194">
        <w:rPr>
          <w:b/>
        </w:rPr>
        <w:t xml:space="preserve"> supplemental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represented by CS6&gt;CS1&gt;CS10&gt;</w:t>
      </w:r>
      <w:r w:rsidR="00987EB5">
        <w:t>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07CB73C5"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generated</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75B60FA6" w:rsidR="002D3610" w:rsidRPr="001F6DF8" w:rsidRDefault="00F90507" w:rsidP="002D3610">
      <w:r>
        <w:t>For the model</w:t>
      </w:r>
      <w:r w:rsidR="006C4F36">
        <w:t>s</w:t>
      </w:r>
      <w:r>
        <w:t xml:space="preserve"> developed by </w:t>
      </w:r>
      <w:r w:rsidR="00B273C4" w:rsidRPr="00B273C4">
        <w:t xml:space="preserve">Ezoe, Shirai, &amp; Hanada, 2021 </w:t>
      </w:r>
      <w:r w:rsidR="00DD5186">
        <w:t>(</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w:t>
      </w:r>
      <w:r w:rsidR="009F40D7">
        <w:t xml:space="preserve">the fact that </w:t>
      </w:r>
      <w:r w:rsidR="00DD05BA">
        <w:t xml:space="preserve">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CCSM</w:t>
      </w:r>
      <w:r w:rsidR="00756771">
        <w:t>+FD+PPI+GO</w:t>
      </w:r>
      <w:r w:rsidR="00B3502B">
        <w:t xml:space="preserve">)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w:t>
      </w:r>
      <w:r w:rsidR="00AE44E4">
        <w:t xml:space="preserve">strict </w:t>
      </w:r>
      <w:r w:rsidR="002134C2">
        <w:t xml:space="preserve">thresholds were 0.93 and 0.46 for high </w:t>
      </w:r>
      <w:r w:rsidR="002134C2">
        <w:lastRenderedPageBreak/>
        <w:t xml:space="preserve">and low diversified 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8A50FC">
        <w:rPr>
          <w:b/>
        </w:rPr>
        <w:t>supplementary</w:t>
      </w:r>
      <w:r w:rsidR="001F6DF8">
        <w:rPr>
          <w:b/>
        </w:rPr>
        <w:t xml:space="preserve"> table S3</w:t>
      </w:r>
      <w:r w:rsidR="001F6DF8">
        <w:t>.</w:t>
      </w:r>
    </w:p>
    <w:p w14:paraId="3420590C" w14:textId="45A50A40"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EF65E2">
        <w:t>normal phenotype and the double</w:t>
      </w:r>
      <w:r w:rsidR="002E7049">
        <w:t>-</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2D23576A" w:rsidR="00525B7F" w:rsidRDefault="00F8209A" w:rsidP="003D2E5A">
      <w:pPr>
        <w:pStyle w:val="Ttulo2"/>
      </w:pPr>
      <w:r>
        <w:t>Defining functional genomics conservation score</w:t>
      </w:r>
      <w:r w:rsidR="00F50E38">
        <w:t xml:space="preserve"> and </w:t>
      </w:r>
      <w:r w:rsidR="00FF0DB6">
        <w:t xml:space="preserve">the </w:t>
      </w:r>
      <w:r w:rsidR="00F50E38">
        <w:t>database</w:t>
      </w:r>
    </w:p>
    <w:p w14:paraId="5A2B5E6C" w14:textId="385CA6F9"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 xml:space="preserve">ack of a </w:t>
      </w:r>
      <w:r w:rsidR="00E73FB6">
        <w:lastRenderedPageBreak/>
        <w:t>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Kwon &amp;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1559D">
        <w:t>regions with 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06D6E044"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DF487E">
        <w:t>more simm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278B1228"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E87A95">
        <w:t>cross-species CS sim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2E05FB">
        <w:t xml:space="preserve">sim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Specifically, </w:t>
      </w:r>
      <w:r w:rsidR="00113297">
        <w:t>for pairs of regions where the LECIF-</w:t>
      </w:r>
      <w:r w:rsidR="00D8020B">
        <w:t>score was high (percentile-rank&gt;</w:t>
      </w:r>
      <w:r w:rsidR="00113297">
        <w:t xml:space="preserve">60) </w:t>
      </w:r>
      <w:r w:rsidR="00113297">
        <w:lastRenderedPageBreak/>
        <w:t xml:space="preserve">and </w:t>
      </w:r>
      <w:r w:rsidR="00677E2B">
        <w:t>P</w:t>
      </w:r>
      <w:r w:rsidR="00D8020B">
        <w:t>hyloP-score was low (percentile-rank&lt;</w:t>
      </w:r>
      <w:r w:rsidR="00677E2B">
        <w:t>40), we computed CS sim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44FD454A"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Tian, Yang, Meng, Jin, &amp;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 xml:space="preserve">called </w:t>
      </w:r>
      <w:proofErr w:type="gramStart"/>
      <w:r w:rsidR="00310211">
        <w:t>PlantFUN(</w:t>
      </w:r>
      <w:proofErr w:type="gramEnd"/>
      <w:r w:rsidR="00310211">
        <w:t>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8"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70DC2B89"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ological problems, we focused in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w:t>
      </w:r>
      <w:r w:rsidR="003F45AE">
        <w:rPr>
          <w:lang w:val="en-US"/>
        </w:rPr>
        <w:lastRenderedPageBreak/>
        <w:t xml:space="preserve">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Ezoe, Shirai, &amp; Hanada, 2021</w:t>
      </w:r>
      <w:r w:rsidR="00EC38E2">
        <w:rPr>
          <w:lang w:val="en-US"/>
        </w:rPr>
        <w:t>)</w:t>
      </w:r>
      <w:r w:rsidR="008524AF">
        <w:rPr>
          <w:lang w:val="en-US"/>
        </w:rPr>
        <w:t>.</w:t>
      </w:r>
    </w:p>
    <w:p w14:paraId="609B7494" w14:textId="3AEB7C48" w:rsidR="007376E1" w:rsidRDefault="00D77DB4" w:rsidP="0033130B">
      <w:r>
        <w:t>Root phenotyp</w:t>
      </w:r>
      <w:r w:rsidR="00ED3C3C">
        <w:t>es followed the same pattern for</w:t>
      </w:r>
      <w:r w:rsidR="000F00CF">
        <w:t xml:space="preserve"> control and mock conditio</w:t>
      </w:r>
      <w:r w:rsidR="00EF62AD">
        <w:t>n</w:t>
      </w:r>
      <w:r w:rsidR="00004F3F">
        <w:t xml:space="preserve">s, </w:t>
      </w:r>
      <w:r>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WT) and root</w:t>
      </w:r>
      <w:proofErr w:type="gramStart"/>
      <w:r w:rsidR="00B836FF">
        <w:t>:hypocotyl</w:t>
      </w:r>
      <w:proofErr w:type="gramEnd"/>
      <w:r w:rsidR="00B836FF">
        <w:t xml:space="preserve">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In PEGx</w:t>
      </w:r>
      <w:r w:rsidR="00DF0AB9">
        <w:t>h</w:t>
      </w:r>
      <w:r w:rsidR="00A828E3">
        <w:t>eat</w:t>
      </w:r>
      <w:r w:rsidR="00CF3F8B">
        <w:t xml:space="preserve"> stress</w:t>
      </w:r>
      <w:r w:rsidR="00A828E3">
        <w:t xml:space="preserve">, </w:t>
      </w:r>
      <w:r w:rsidR="003B57FD">
        <w:t xml:space="preserve">significant differences were </w:t>
      </w:r>
      <w:r w:rsidR="00CF3F8B">
        <w:t xml:space="preserve">appreciated too but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 xml:space="preserve">hypoc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D9722E">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w:t>
      </w:r>
      <w:proofErr w:type="gramStart"/>
      <w:r w:rsidR="0047128C">
        <w:t>:hypoctyl</w:t>
      </w:r>
      <w:proofErr w:type="gramEnd"/>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DF0AB9">
        <w:t>PEG</w:t>
      </w:r>
      <w:r w:rsidR="001A2456">
        <w:t>x</w:t>
      </w:r>
      <w:r w:rsidR="001706B9">
        <w:t xml:space="preserve">heat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0F53CD">
        <w:t xml:space="preserve">have a raw </w:t>
      </w:r>
      <w:r w:rsidR="001F2F58">
        <w:t xml:space="preserve">hydrogen peroxide </w:t>
      </w:r>
      <w:r w:rsidR="000F53CD">
        <w:t>measure</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ul</w:t>
      </w:r>
      <w:r w:rsidR="006D3BF8">
        <w:t xml:space="preserve"> for </w:t>
      </w:r>
      <w:r w:rsidR="00FA3525">
        <w:t>PEGx</w:t>
      </w:r>
      <w:r w:rsidR="00A83985">
        <w:t xml:space="preserve">heat 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16651C4E"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5A6E59">
        <w:t xml:space="preserve">a scen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r w:rsidR="00A06C19">
        <w:t xml:space="preserve"> to this reference.</w:t>
      </w:r>
    </w:p>
    <w:p w14:paraId="11523754" w14:textId="77777777" w:rsidR="00A929AC" w:rsidRDefault="00A929AC" w:rsidP="00A929AC">
      <w:pPr>
        <w:pStyle w:val="Ttulo2"/>
      </w:pPr>
      <w:r>
        <w:t>Discussion</w:t>
      </w:r>
    </w:p>
    <w:p w14:paraId="1A215DCC" w14:textId="0D598E83" w:rsidR="00A929AC" w:rsidRPr="00C54B75" w:rsidRDefault="00A929AC" w:rsidP="00A929AC">
      <w:pPr>
        <w:pStyle w:val="Textoindependiente"/>
        <w:rPr>
          <w:lang w:val="en-US"/>
        </w:rPr>
      </w:pPr>
      <w:r>
        <w:t>We introduced PlantFUNCO,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hiHMM (</w:t>
      </w:r>
      <w:r>
        <w:rPr>
          <w:b/>
        </w:rPr>
        <w:t>fig. 1</w:t>
      </w:r>
      <w: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Vu &amp; Ernst, 2022)</w:t>
      </w:r>
      <w:r>
        <w:rPr>
          <w:lang w:val="en-US"/>
        </w:rPr>
        <w:fldChar w:fldCharType="end"/>
      </w:r>
      <w:r>
        <w:rPr>
          <w:lang w:val="en-US"/>
        </w:rPr>
        <w:t>. CS link with different types of evolutionary information setted a foundation for the epigenomics inter-species perspective (</w:t>
      </w:r>
      <w:r>
        <w:rPr>
          <w:b/>
          <w:lang w:val="en-US"/>
        </w:rPr>
        <w:t>fig. 2</w:t>
      </w:r>
      <w:r>
        <w:rPr>
          <w:lang w:val="en-US"/>
        </w:rPr>
        <w:t xml:space="preserve">; </w:t>
      </w:r>
      <w:r>
        <w:rPr>
          <w:b/>
          <w:lang w:val="en-US"/>
        </w:rPr>
        <w:t>fig. 3</w:t>
      </w:r>
      <w:r w:rsidR="00F176FF" w:rsidRPr="00F176FF">
        <w:rPr>
          <w:lang w:val="en-US"/>
        </w:rPr>
        <w:t>;</w:t>
      </w:r>
      <w:r w:rsidR="00F176FF">
        <w:rPr>
          <w:lang w:val="en-US"/>
        </w:rPr>
        <w:t xml:space="preserve"> </w:t>
      </w:r>
      <w:r w:rsidR="00294B84">
        <w:rPr>
          <w:b/>
          <w:lang w:val="en-US"/>
        </w:rPr>
        <w:t>supplemental</w:t>
      </w:r>
      <w:r w:rsidR="00F176FF">
        <w:rPr>
          <w:b/>
          <w:lang w:val="en-US"/>
        </w:rPr>
        <w:t xml:space="preserve"> </w:t>
      </w:r>
      <w:r w:rsidR="00F176FF">
        <w:rPr>
          <w:b/>
          <w:lang w:val="en-US"/>
        </w:rPr>
        <w:lastRenderedPageBreak/>
        <w:t>fig. S3</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fig. 5</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Ho et al., 2014; Kwon &amp; Ernst, 2021)</w:t>
      </w:r>
      <w:r>
        <w:rPr>
          <w:lang w:val="en-US"/>
        </w:rPr>
        <w:fldChar w:fldCharType="end"/>
      </w:r>
      <w:r>
        <w:rPr>
          <w:lang w:val="en-US"/>
        </w:rPr>
        <w:t>, both resources results are coungruent with a higher plant epigenomic/functional complexity probed by more states with species-specific features and lower values of LECIF-scores.</w:t>
      </w:r>
    </w:p>
    <w:p w14:paraId="0D180B24" w14:textId="3FC922A6" w:rsidR="00A929AC" w:rsidRDefault="00A929AC" w:rsidP="00A929AC">
      <w:pPr>
        <w:pStyle w:val="Saludo"/>
      </w:pPr>
      <w:r>
        <w:t xml:space="preserve">A major focus of this study was to illustrate an application of the generated resources. Due to the holistic approach adopted and exploiting that our inter-species CS could differ between constituvely active/repressive regions, we replicated two previously published models predicting paralogous functional divergence in Arabidopsis </w:t>
      </w:r>
      <w:r>
        <w:fldChar w:fldCharType="begin" w:fldLock="1"/>
      </w:r>
      <w:r w:rsidR="00D9722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D9722E">
        <w:rPr>
          <w:noProof/>
        </w:rPr>
        <w:t>(Cusack et al., 2021; Ezoe et al., 2021)</w:t>
      </w:r>
      <w:r>
        <w:fldChar w:fldCharType="end"/>
      </w:r>
      <w:r>
        <w:t xml:space="preserve"> including our CS information. We evaluted if CS simmilarity could be a determinant of duplicates degree of functional divergence under the initial hypothesis that two paralogs covered by different state profiles are more likely to present </w:t>
      </w:r>
      <w:r w:rsidR="003C0FB9">
        <w:t>distinct</w:t>
      </w:r>
      <w: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Pr>
          <w:b/>
        </w:rPr>
        <w:t>fig. 4</w:t>
      </w:r>
      <w:r>
        <w:t>). Thus, showing an example of how PlantFUNCO integrative resources could be effectively employed to genomic elements prediction.</w:t>
      </w:r>
    </w:p>
    <w:p w14:paraId="6E70281C" w14:textId="4EFB1815" w:rsidR="00A929AC" w:rsidRDefault="00A929AC" w:rsidP="00A929AC">
      <w:pPr>
        <w:pStyle w:val="Saludo"/>
      </w:pPr>
      <w: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Pr>
          <w:i/>
        </w:rPr>
        <w:t>AOX1A</w:t>
      </w:r>
      <w:r>
        <w:t xml:space="preserve"> </w:t>
      </w:r>
      <w:r>
        <w:fldChar w:fldCharType="begin" w:fldLock="1"/>
      </w:r>
      <w: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927A8E">
        <w:rPr>
          <w:noProof/>
        </w:rPr>
        <w:t>(Giraud et al., 2008)</w:t>
      </w:r>
      <w:r>
        <w:fldChar w:fldCharType="end"/>
      </w:r>
      <w:r>
        <w:t xml:space="preserve"> which have a partial redundancy relation described with </w:t>
      </w:r>
      <w:r>
        <w:rPr>
          <w:i/>
        </w:rPr>
        <w:t>AOX1D</w:t>
      </w:r>
      <w:r>
        <w:t xml:space="preserve">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CD7DB8">
        <w:rPr>
          <w:noProof/>
        </w:rPr>
        <w:t>(Strodtkotter et al., 2009)</w:t>
      </w:r>
      <w:r>
        <w:fldChar w:fldCharType="end"/>
      </w:r>
      <w:r>
        <w:t xml:space="preserve">, but current literature is not congruent with the use of single </w:t>
      </w:r>
      <w:r>
        <w:rPr>
          <w:i/>
        </w:rPr>
        <w:t xml:space="preserve">aox1a </w:t>
      </w:r>
      <w:r>
        <w:t xml:space="preserve">or double </w:t>
      </w:r>
      <w:r>
        <w:rPr>
          <w:i/>
        </w:rPr>
        <w:t xml:space="preserve">aox1a-aox1d </w:t>
      </w:r>
      <w:r>
        <w:t xml:space="preserve">mutants to discover retrograde-signalling/metabolism/stress-response causal drivers </w:t>
      </w:r>
      <w:r>
        <w:fldChar w:fldCharType="begin" w:fldLock="1"/>
      </w:r>
      <w: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Pr>
          <w:noProof/>
        </w:rPr>
        <w:t>(</w:t>
      </w:r>
      <w:r w:rsidRPr="00520A09">
        <w:rPr>
          <w:noProof/>
        </w:rPr>
        <w:t xml:space="preserve">Giraud, </w:t>
      </w:r>
      <w:r>
        <w:rPr>
          <w:noProof/>
        </w:rPr>
        <w:t>et al.,</w:t>
      </w:r>
      <w:r w:rsidRPr="00520A09">
        <w:rPr>
          <w:noProof/>
        </w:rPr>
        <w:t xml:space="preserve"> 2009</w:t>
      </w:r>
      <w:r>
        <w:rPr>
          <w:noProof/>
        </w:rPr>
        <w:t>; Clercq et al., 2013</w:t>
      </w:r>
      <w:r w:rsidRPr="00520A09">
        <w:rPr>
          <w:noProof/>
        </w:rPr>
        <w:t xml:space="preserve">; Oh Khim, </w:t>
      </w:r>
      <w:r>
        <w:rPr>
          <w:noProof/>
        </w:rPr>
        <w:t>et al., 2022</w:t>
      </w:r>
      <w:r w:rsidRPr="00520A09">
        <w:rPr>
          <w:noProof/>
        </w:rPr>
        <w:t xml:space="preserve">; Oh Khim, </w:t>
      </w:r>
      <w:r>
        <w:rPr>
          <w:noProof/>
        </w:rPr>
        <w:t>et al., 2023</w:t>
      </w:r>
      <w:r w:rsidRPr="00520A09">
        <w:rPr>
          <w:noProof/>
        </w:rPr>
        <w:t>)</w:t>
      </w:r>
      <w:r>
        <w:fldChar w:fldCharType="end"/>
      </w:r>
      <w:r>
        <w:t>. Additionally, more AOX isoforms exists but their relationships were still not addressed. To test our redundancy predictions we monitorized seedlings phenotypes in root-expressed AOX single knockout mutants (</w:t>
      </w:r>
      <w:r>
        <w:rPr>
          <w:i/>
        </w:rPr>
        <w:t>aox1a</w:t>
      </w:r>
      <w:r>
        <w:t xml:space="preserve">, </w:t>
      </w:r>
      <w:r>
        <w:rPr>
          <w:i/>
        </w:rPr>
        <w:t xml:space="preserve">aox1d </w:t>
      </w:r>
      <w:r>
        <w:t xml:space="preserve">and </w:t>
      </w:r>
      <w:r>
        <w:rPr>
          <w:i/>
        </w:rPr>
        <w:t>aox1c</w:t>
      </w:r>
      <w:r>
        <w:t xml:space="preserve">) under drought-heat and oxidative </w:t>
      </w:r>
      <w:r>
        <w:lastRenderedPageBreak/>
        <w:t>stresses (</w:t>
      </w:r>
      <w:r>
        <w:rPr>
          <w:b/>
        </w:rPr>
        <w:t>fig. 6</w:t>
      </w:r>
      <w:r>
        <w:t>). The abnormal seedling growth observed for all the single mutants in control and mock conditions validated our high functional divergent predictions because in case of redundancy other duplicates could rescue these phenotypes (</w:t>
      </w:r>
      <w:r w:rsidRPr="00E63FEF">
        <w:rPr>
          <w:noProof/>
        </w:rPr>
        <w:t>Ezoe, Shirai, &amp; Hanada, 2021</w:t>
      </w:r>
      <w:r>
        <w:rPr>
          <w:noProof/>
        </w:rPr>
        <w:t>)</w:t>
      </w:r>
      <w:r>
        <w:t xml:space="preserve">. Our findings suggested that the dominant isoform </w:t>
      </w:r>
      <w:r>
        <w:rPr>
          <w:i/>
        </w:rPr>
        <w:t xml:space="preserve">AOX1A </w:t>
      </w:r>
      <w:r>
        <w:t xml:space="preserve">could retain the ancestral AOX function because it was marked as functionally conserved with the distant-related </w:t>
      </w:r>
      <w:r>
        <w:rPr>
          <w:i/>
        </w:rPr>
        <w:t xml:space="preserve">O. sativa </w:t>
      </w:r>
      <w:r>
        <w:t xml:space="preserve">and was the only one covered by an active CS, so all the redundancy relations could be pontentially compared to </w:t>
      </w:r>
      <w:r w:rsidRPr="00B039BE">
        <w:t>this gene</w:t>
      </w:r>
      <w:r>
        <w:rPr>
          <w:i/>
        </w:rPr>
        <w:t xml:space="preserve">. </w:t>
      </w:r>
      <w:r>
        <w:t xml:space="preserve">Taking into account that oxidative stress was more severe than drought-heat conditions, we found putative evidence of a probable stress-dependent partial non-mutual redundacy of </w:t>
      </w:r>
      <w:r>
        <w:rPr>
          <w:i/>
        </w:rPr>
        <w:t xml:space="preserve">AOX1D </w:t>
      </w:r>
      <w:r>
        <w:t xml:space="preserve">to </w:t>
      </w:r>
      <w:r>
        <w:rPr>
          <w:i/>
        </w:rPr>
        <w:t>AOX1A</w:t>
      </w:r>
      <w:r>
        <w:t xml:space="preserve">. While </w:t>
      </w:r>
      <w:r>
        <w:rPr>
          <w:i/>
        </w:rPr>
        <w:t xml:space="preserve">AOX1D </w:t>
      </w:r>
      <w:r>
        <w:t xml:space="preserve">could partially alleviate </w:t>
      </w:r>
      <w:r>
        <w:rPr>
          <w:i/>
        </w:rPr>
        <w:t xml:space="preserve">aox1a </w:t>
      </w:r>
      <w:r>
        <w:t xml:space="preserve">raw hydrogen peroxide content in drought-heat (no significant), during more severe oxidative conditions </w:t>
      </w:r>
      <w:r>
        <w:rPr>
          <w:i/>
        </w:rPr>
        <w:t xml:space="preserve">AOX1D </w:t>
      </w:r>
      <w:r>
        <w:t xml:space="preserve">would not be enough to supply </w:t>
      </w:r>
      <w:r>
        <w:rPr>
          <w:i/>
        </w:rPr>
        <w:t>AOX1A</w:t>
      </w:r>
      <w:r>
        <w:t xml:space="preserve"> function (significant)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D03D59">
        <w:rPr>
          <w:noProof/>
        </w:rPr>
        <w:t>(Strodtkotter et al., 2009)</w:t>
      </w:r>
      <w:r>
        <w:fldChar w:fldCharType="end"/>
      </w:r>
      <w:r>
        <w:t xml:space="preserve">. It is defined as a potential non-mutual relation because in all the cases </w:t>
      </w:r>
      <w:r>
        <w:rPr>
          <w:i/>
        </w:rPr>
        <w:t>aox1d</w:t>
      </w:r>
      <w:r>
        <w:t xml:space="preserve"> phenotypes remained significant. Finally, nonmeaningful differences in raw hydrogen peroxide content for both stresses and WT-like root length under drought-heat in </w:t>
      </w:r>
      <w:r>
        <w:rPr>
          <w:i/>
        </w:rPr>
        <w:t>aox1c</w:t>
      </w:r>
      <w:r>
        <w:t xml:space="preserve"> would probably propose </w:t>
      </w:r>
      <w:r>
        <w:rPr>
          <w:i/>
        </w:rPr>
        <w:t xml:space="preserve">AOX1C </w:t>
      </w:r>
      <w:r>
        <w:t xml:space="preserve">as a non-stress-responsive gene. This could agree to the already described </w:t>
      </w:r>
      <w:r>
        <w:rPr>
          <w:i/>
        </w:rPr>
        <w:t xml:space="preserve">AOX1C </w:t>
      </w:r>
      <w:r>
        <w:t xml:space="preserve">AA expression insensitivity </w:t>
      </w:r>
      <w:r>
        <w:fldChar w:fldCharType="begin" w:fldLock="1"/>
      </w:r>
      <w: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EC267F">
        <w:rPr>
          <w:noProof/>
        </w:rPr>
        <w:t>(Yoshida &amp; Noguchi, 2009)</w:t>
      </w:r>
      <w:r>
        <w:fldChar w:fldCharType="end"/>
      </w:r>
      <w:r>
        <w:t xml:space="preserve">, but we still found root length significant differences in our severe oxidative assay. That said and compared to other genotypes, p-value was close to significance absence so </w:t>
      </w:r>
      <w:r>
        <w:rPr>
          <w:i/>
        </w:rPr>
        <w:t xml:space="preserve">AOX1C </w:t>
      </w:r>
      <w: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3F7657">
        <w:rPr>
          <w:noProof/>
        </w:rPr>
        <w:t>(Panchy, Lehti-shiu, &amp; Shiu, 2016)</w:t>
      </w:r>
      <w:r>
        <w:fldChar w:fldCharType="end"/>
      </w:r>
      <w:r>
        <w:t xml:space="preserve"> in AOX genes and we characterized the unknown </w:t>
      </w:r>
      <w:r>
        <w:rPr>
          <w:i/>
        </w:rPr>
        <w:t xml:space="preserve">AOX1C </w:t>
      </w:r>
      <w:r w:rsidRPr="00DF610D">
        <w:t>as</w:t>
      </w:r>
      <w:r>
        <w:rPr>
          <w:i/>
        </w:rPr>
        <w:t xml:space="preserve"> </w:t>
      </w:r>
      <w: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5AF9B615" w:rsidR="005815E8" w:rsidRDefault="00A929AC" w:rsidP="0033130B">
      <w:r>
        <w:t xml:space="preserve">While we expect PlantFUNCO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the direct information about which particular tracks/conditions supported the evidence. The results promoted the potential application of PlantFUNCO to further test new hypothesis in the context of duplicates evolution and other genomic elements prediction. For example, as CS are determinants of paralog functional divergence and LECIF-scores highlight regions with high phenotypic </w:t>
      </w:r>
      <w:r>
        <w:lastRenderedPageBreak/>
        <w:t>simmilarity it could be possible to identify genes that are more likely to retain ancestral functions if high scores are found between orthologous in distant-related species (</w:t>
      </w:r>
      <w:r>
        <w:rPr>
          <w:b/>
        </w:rPr>
        <w:t>fig. 5; topleft panel</w:t>
      </w:r>
      <w:r>
        <w:t xml:space="preserve">). Here we focused on </w:t>
      </w:r>
      <w:r>
        <w:rPr>
          <w:i/>
        </w:rPr>
        <w:t>A. thaliana</w:t>
      </w:r>
      <w:r>
        <w:t xml:space="preserve">, </w:t>
      </w:r>
      <w:r>
        <w:rPr>
          <w:i/>
        </w:rPr>
        <w:t>O. sativa</w:t>
      </w:r>
      <w:r>
        <w:t xml:space="preserve"> and </w:t>
      </w:r>
      <w:r>
        <w:rPr>
          <w:i/>
        </w:rPr>
        <w:t>Z. mays</w:t>
      </w:r>
      <w:r>
        <w:t>, that are widely used models in plant science research with substantial high-quality public data available. Given the increasing availability of epigenomic</w:t>
      </w:r>
      <w:r w:rsidR="003678A0">
        <w:t>s</w:t>
      </w:r>
      <w:r>
        <w:t xml:space="preserve"> and functional genomics datasets, the utility of PlantFUNCO will continue to grow and serve as an additional resource to simplify functional conservation annotations for a more diverse set of species like </w:t>
      </w:r>
      <w:r>
        <w:rPr>
          <w:i/>
        </w:rPr>
        <w:t>Chlamydomonas reinhardtii</w:t>
      </w:r>
      <w:r>
        <w:t xml:space="preserve">, </w:t>
      </w:r>
      <w:r>
        <w:rPr>
          <w:i/>
        </w:rPr>
        <w:t xml:space="preserve">Marchantia polymorhpha </w:t>
      </w:r>
      <w:r>
        <w:t xml:space="preserve">and </w:t>
      </w:r>
      <w:r>
        <w:rPr>
          <w:i/>
        </w:rPr>
        <w:t>Solanum lycopersicum</w:t>
      </w:r>
      <w:r>
        <w:t>. All in all, PlantFUNCO aim to leverage data diversity and extrapolate findings from different models to determine the extent of molecular conservation, thus, deepen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4ADBEA73"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We filtered this list to only include 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77777777"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Langmead &amp; Salzberg, 2012)</w:t>
      </w:r>
      <w:r>
        <w:rPr>
          <w:lang w:val="en-US"/>
        </w:rPr>
        <w:fldChar w:fldCharType="end"/>
      </w:r>
      <w:r>
        <w:rPr>
          <w:lang w:val="en-US"/>
        </w:rPr>
        <w:t>. Mapped reads with MAPQ &gt; 30 were used to secure optimal quality of the data. Aligned reads were sorted using SAMtools v.1.9 and duplicate reads were removed using Picard v.2.26 (</w:t>
      </w:r>
      <w:hyperlink r:id="rId9"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w:t>
      </w:r>
      <w:r>
        <w:rPr>
          <w:lang w:val="en-US"/>
        </w:rPr>
        <w:lastRenderedPageBreak/>
        <w:t xml:space="preserve">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0"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5852073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gramStart"/>
      <w:r>
        <w:rPr>
          <w:lang w:val="en-US"/>
        </w:rPr>
        <w:t>hiHMM</w:t>
      </w:r>
      <w:proofErr w:type="gram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a posteriori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Ernst &amp; Kellis, 2017)</w:t>
      </w:r>
      <w:r>
        <w:rPr>
          <w:lang w:val="en-US"/>
        </w:rPr>
        <w:fldChar w:fldCharType="end"/>
      </w:r>
      <w:r>
        <w:rPr>
          <w:lang w:val="en-US"/>
        </w:rPr>
        <w:t>.</w:t>
      </w:r>
    </w:p>
    <w:p w14:paraId="0463F7EC" w14:textId="5257FD90"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Sheffield &amp; Bock, 2016)</w:t>
      </w:r>
      <w:r>
        <w:rPr>
          <w:lang w:val="en-US"/>
        </w:rPr>
        <w:fldChar w:fldCharType="end"/>
      </w:r>
      <w:r>
        <w:rPr>
          <w:lang w:val="en-US"/>
        </w:rPr>
        <w:t xml:space="preserve"> and was divided in: 1)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Pr="0081584C">
        <w:rPr>
          <w:noProof/>
          <w:lang w:val="en-US"/>
        </w:rPr>
        <w:t>(X. Liu et al., 2023; Togninalli et al., 2020)</w:t>
      </w:r>
      <w:r>
        <w:rPr>
          <w:lang w:val="en-US"/>
        </w:rPr>
        <w:fldChar w:fldCharType="end"/>
      </w:r>
      <w:r>
        <w:rPr>
          <w:lang w:val="en-US"/>
        </w:rPr>
        <w:t xml:space="preserve">. 2) Transcription factor binding motifs collected in PlantRegMap </w:t>
      </w:r>
      <w:r>
        <w:rPr>
          <w:lang w:val="en-US"/>
        </w:rPr>
        <w:fldChar w:fldCharType="begin" w:fldLock="1"/>
      </w:r>
      <w:r w:rsidR="00D9722E">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Pr>
          <w:lang w:val="en-US"/>
        </w:rPr>
        <w:fldChar w:fldCharType="separate"/>
      </w:r>
      <w:r w:rsidR="00D9722E" w:rsidRPr="00D9722E">
        <w:rPr>
          <w:noProof/>
          <w:lang w:val="en-US"/>
        </w:rPr>
        <w:t>(Tian et al., 2020)</w:t>
      </w:r>
      <w:r>
        <w:rPr>
          <w:lang w:val="en-US"/>
        </w:rPr>
        <w:fldChar w:fldCharType="end"/>
      </w:r>
      <w:r>
        <w:rPr>
          <w:lang w:val="en-US"/>
        </w:rPr>
        <w:t>. 3) Conservation covered by PhastCons elements in PlantRegMap and pairwise CNEs. 4) Other epigenomic features employing non-common liftovered information in PCSD. The description involved K</w:t>
      </w:r>
      <w:r w:rsidR="009F5CB5">
        <w:rPr>
          <w:lang w:val="en-US"/>
        </w:rPr>
        <w:t>EGG-</w:t>
      </w:r>
      <w:r>
        <w:rPr>
          <w:lang w:val="en-US"/>
        </w:rPr>
        <w:t>Orthology</w:t>
      </w:r>
      <w:r w:rsidR="00023D68">
        <w:rPr>
          <w:lang w:val="en-US"/>
        </w:rPr>
        <w:t>(KO)</w:t>
      </w:r>
      <w:r>
        <w:rPr>
          <w:lang w:val="en-US"/>
        </w:rPr>
        <w:t>/G</w:t>
      </w:r>
      <w:r w:rsidR="009F5CB5">
        <w:rPr>
          <w:lang w:val="en-US"/>
        </w:rPr>
        <w:t>ene-</w:t>
      </w:r>
      <w:r>
        <w:rPr>
          <w:lang w:val="en-US"/>
        </w:rPr>
        <w:t>Ontology</w:t>
      </w:r>
      <w:r w:rsidR="00023D68">
        <w:rPr>
          <w:lang w:val="en-US"/>
        </w:rPr>
        <w:t>(GO)</w:t>
      </w:r>
      <w:r>
        <w:rPr>
          <w:lang w:val="en-US"/>
        </w:rPr>
        <w:t xml:space="preserve"> enrichments using clusterProfiler/REVIGO, respectively, and gene biotype-orthology correspondence using inParanoid information stored in Phytozome </w:t>
      </w:r>
      <w:r>
        <w:rPr>
          <w:lang w:val="en-US"/>
        </w:rPr>
        <w:fldChar w:fldCharType="begin" w:fldLock="1"/>
      </w:r>
      <w:r>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Pr>
          <w:lang w:val="en-US"/>
        </w:rPr>
        <w:fldChar w:fldCharType="separate"/>
      </w:r>
      <w:r w:rsidRPr="00B87532">
        <w:rPr>
          <w:noProof/>
          <w:lang w:val="en-US"/>
        </w:rPr>
        <w:t>(Goodstein et al., 2012)</w:t>
      </w:r>
      <w:r>
        <w:rPr>
          <w:lang w:val="en-US"/>
        </w:rPr>
        <w:fldChar w:fldCharType="end"/>
      </w:r>
      <w:r>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also included a third type of vector </w:t>
      </w:r>
      <w:r>
        <w:rPr>
          <w:lang w:val="en-US"/>
        </w:rPr>
        <w:lastRenderedPageBreak/>
        <w:t xml:space="preserve">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77777777"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amp; Hanada, 2021 feature selection was executed by </w:t>
      </w:r>
      <w:r>
        <w:t>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1" w:history="1">
        <w:r>
          <w:rPr>
            <w:rStyle w:val="Hipervnculo"/>
          </w:rPr>
          <w:t>Team R Development Core 2013</w:t>
        </w:r>
      </w:hyperlink>
      <w:r>
        <w:t>).</w:t>
      </w:r>
    </w:p>
    <w:p w14:paraId="5988B0C8" w14:textId="78AB4A80"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and CCSM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2" w:history="1">
        <w:r w:rsidRPr="004F5C70">
          <w:rPr>
            <w:rStyle w:val="Hipervnculo"/>
            <w:lang w:val="en-US"/>
          </w:rPr>
          <w:t>https://github.com/ShiuLab/ML-Pipeline</w:t>
        </w:r>
      </w:hyperlink>
      <w:r>
        <w:rPr>
          <w:lang w:val="en-US"/>
        </w:rPr>
        <w:t>).</w:t>
      </w:r>
    </w:p>
    <w:p w14:paraId="6BF2DDB1" w14:textId="77777777" w:rsidR="005815E8" w:rsidRDefault="005815E8" w:rsidP="005815E8">
      <w:pPr>
        <w:pStyle w:val="Ttulo2"/>
        <w:rPr>
          <w:lang w:val="en-US"/>
        </w:rPr>
      </w:pPr>
      <w:r>
        <w:rPr>
          <w:lang w:val="en-US"/>
        </w:rPr>
        <w:t>Redundancy genome-wide predictions</w:t>
      </w:r>
    </w:p>
    <w:p w14:paraId="5F2FC4DD" w14:textId="3E300327"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Pr="00830D3D">
        <w:rPr>
          <w:noProof/>
          <w:lang w:val="en-US"/>
        </w:rPr>
        <w:lastRenderedPageBreak/>
        <w:t>&amp; Drost, 2021)</w:t>
      </w:r>
      <w:r>
        <w:rPr>
          <w:lang w:val="en-US"/>
        </w:rPr>
        <w:fldChar w:fldCharType="end"/>
      </w:r>
      <w:r>
        <w:rPr>
          <w:lang w:val="en-US"/>
        </w:rPr>
        <w:t>. We only focused on pairs with the best hits, &gt; 30 % identity and &gt; 50 % coverage. We identified 7852 pairs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amp;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proofErr w:type="gramStart"/>
      <w:r>
        <w:rPr>
          <w:lang w:val="en-US"/>
        </w:rPr>
        <w:t>c</w:t>
      </w:r>
      <w:r>
        <w:t>DNA</w:t>
      </w:r>
      <w:proofErr w:type="gramEnd"/>
      <w:r>
        <w:t xml:space="preserve">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0A73853F"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Schneider, Rasband, &amp; Eliceiri, 2012)</w:t>
      </w:r>
      <w:r>
        <w:rPr>
          <w:lang w:val="en-US"/>
        </w:rPr>
        <w:fldChar w:fldCharType="end"/>
      </w:r>
      <w:r w:rsidR="00C17DDD">
        <w:rPr>
          <w:lang w:val="en-US"/>
        </w:rPr>
        <w:t xml:space="preserve"> </w:t>
      </w:r>
      <w:r>
        <w:rPr>
          <w:lang w:val="en-US"/>
        </w:rPr>
        <w:t xml:space="preserve">for at least twelve biological replicates. Furthermore </w:t>
      </w:r>
      <w:r>
        <w:t>3,3-Diaminobenzidine</w:t>
      </w:r>
      <w:r>
        <w:rPr>
          <w:lang w:val="en-US"/>
        </w:rPr>
        <w:t xml:space="preserve"> (DAB) staining (Sigma-Aldrich) was performed 5 days after germination for at least 3 biological </w:t>
      </w:r>
      <w:r>
        <w:rPr>
          <w:lang w:val="en-US"/>
        </w:rPr>
        <w:lastRenderedPageBreak/>
        <w:t xml:space="preserve">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Daudi &amp;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77777777"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3F0D54F4"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gt;15 &amp;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3"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t>Functional genomics conservation score</w:t>
      </w:r>
    </w:p>
    <w:p w14:paraId="0875B13F" w14:textId="77777777"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Pr="00C11D92">
        <w:rPr>
          <w:noProof/>
          <w:lang w:val="en-US"/>
        </w:rPr>
        <w:t>(Kwon &amp; Ernst, 2021)</w:t>
      </w:r>
      <w:r>
        <w:rPr>
          <w:lang w:val="en-US"/>
        </w:rPr>
        <w:fldChar w:fldCharType="end"/>
      </w:r>
      <w:r>
        <w:rPr>
          <w:lang w:val="en-US"/>
        </w:rPr>
        <w:t xml:space="preserve"> was applied to obtain functional genomics conservation score between all the possible pairwise comparisons integrating whole </w:t>
      </w:r>
      <w:r>
        <w:rPr>
          <w:lang w:val="en-US"/>
        </w:rPr>
        <w:lastRenderedPageBreak/>
        <w:t>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4"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00E0D037" w:rsidR="005815E8" w:rsidRDefault="005815E8" w:rsidP="005815E8">
      <w:r>
        <w:t xml:space="preserve">We developed </w:t>
      </w:r>
      <w:proofErr w:type="gramStart"/>
      <w:r>
        <w:t>PlantFUN(</w:t>
      </w:r>
      <w:proofErr w:type="gramEnd"/>
      <w:r>
        <w:t xml:space="preserve">ctional)CO(nservation) database to provide public availability of the functional integrative tracks generated in this work and to facilitate future research in evolutionary functional genomics. PlantFUNCO contains three main tools: 1) Search section with interactive tables to retrieve gene- or superenhancer-level </w:t>
      </w:r>
      <w:r>
        <w:fldChar w:fldCharType="begin" w:fldLock="1"/>
      </w:r>
      <w: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Hainan 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5"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6" w:history="1">
        <w:r w:rsidRPr="000833DA">
          <w:rPr>
            <w:rStyle w:val="Hipervnculo"/>
          </w:rPr>
          <w:t>https://rocesv.github.io/PlantFUNCO</w:t>
        </w:r>
      </w:hyperlink>
      <w:r>
        <w:t xml:space="preserve"> and </w:t>
      </w:r>
      <w:hyperlink r:id="rId17" w:history="1">
        <w:r w:rsidRPr="000833DA">
          <w:rPr>
            <w:rStyle w:val="Hipervnculo"/>
          </w:rPr>
          <w:t>https://zenodo.org/record/7852329</w:t>
        </w:r>
      </w:hyperlink>
      <w:r>
        <w:t xml:space="preserve">. All the code used in this work is available at </w:t>
      </w:r>
      <w:hyperlink r:id="rId18"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w:t>
      </w:r>
      <w:r w:rsidR="00C10372">
        <w:rPr>
          <w:lang w:val="en-US"/>
        </w:rPr>
        <w:lastRenderedPageBreak/>
        <w:t xml:space="preserve">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0BF052F5" w14:textId="77777777" w:rsidR="00AC5A70" w:rsidRDefault="00AC5A70" w:rsidP="00B461BA">
      <w:r>
        <w:t>Andrews, S. (2013). Babraham Bioinformatics -FastQC A Quality Control tool for High Throughput Sequence Data.</w:t>
      </w:r>
    </w:p>
    <w:p w14:paraId="1DAB3B86" w14:textId="77777777" w:rsidR="00AC5A70" w:rsidRDefault="00AC5A70" w:rsidP="00B461BA">
      <w:r>
        <w:t xml:space="preserve">Buchfink, B., Reuter, K., &amp; Drost, H. (2021). Sensitive protein alignments at tree-of-life scale using DIAMOND. </w:t>
      </w:r>
      <w:r>
        <w:rPr>
          <w:i/>
          <w:iCs/>
        </w:rPr>
        <w:t>Nature Methods</w:t>
      </w:r>
      <w:r>
        <w:t xml:space="preserve">, </w:t>
      </w:r>
      <w:r>
        <w:rPr>
          <w:i/>
          <w:iCs/>
        </w:rPr>
        <w:t>18</w:t>
      </w:r>
      <w:r>
        <w:t>(April). https://doi.org/10.1038/s41592-021-01101-x</w:t>
      </w:r>
    </w:p>
    <w:p w14:paraId="4D175833" w14:textId="77777777" w:rsidR="00AC5A70" w:rsidRPr="00A33835" w:rsidRDefault="00AC5A70" w:rsidP="00AC5A70">
      <w:pPr>
        <w:rPr>
          <w:lang w:eastAsia="es-ES"/>
        </w:rPr>
      </w:pPr>
      <w:r w:rsidRPr="00A33835">
        <w:rPr>
          <w:lang w:eastAsia="es-ES"/>
        </w:rPr>
        <w:t>Clercq, I. De, Vermeirssen, V., Aken, O. Van, Vandepoele, K., Murcha, M. W., Law, S. R.</w:t>
      </w:r>
      <w:proofErr w:type="gramStart"/>
      <w:r w:rsidRPr="00A33835">
        <w:rPr>
          <w:lang w:eastAsia="es-ES"/>
        </w:rPr>
        <w:t>, …</w:t>
      </w:r>
      <w:proofErr w:type="gramEnd"/>
      <w:r w:rsidRPr="00A33835">
        <w:rPr>
          <w:lang w:eastAsia="es-ES"/>
        </w:rPr>
        <w:t xml:space="preserve"> Breusegem, F. Van. (2013). The Membrane-Bound NAC Transcription Factor ANAC013 Functions in Mitochondrial Retrograde Regulation of the Oxidative Stress Response in Arabidopsis. </w:t>
      </w:r>
      <w:r w:rsidRPr="00A33835">
        <w:rPr>
          <w:i/>
          <w:iCs/>
          <w:lang w:eastAsia="es-ES"/>
        </w:rPr>
        <w:t>The Plant Cell</w:t>
      </w:r>
      <w:r w:rsidRPr="00A33835">
        <w:rPr>
          <w:lang w:eastAsia="es-ES"/>
        </w:rPr>
        <w:t xml:space="preserve">, </w:t>
      </w:r>
      <w:r w:rsidRPr="00A33835">
        <w:rPr>
          <w:i/>
          <w:iCs/>
          <w:lang w:eastAsia="es-ES"/>
        </w:rPr>
        <w:t>25</w:t>
      </w:r>
      <w:r w:rsidRPr="00A33835">
        <w:rPr>
          <w:lang w:eastAsia="es-ES"/>
        </w:rPr>
        <w:t>(September), 3472–3490. https://doi.org/10.1105/tpc.113.117168</w:t>
      </w:r>
    </w:p>
    <w:p w14:paraId="139F722C" w14:textId="77777777" w:rsidR="00AC5A70" w:rsidRDefault="00AC5A70" w:rsidP="00B461BA">
      <w:r>
        <w:t>Cusack, S. A., Wang, P., Lotreck, S. G., Moore, B. M., Meng, F., Conner, J. K.</w:t>
      </w:r>
      <w:proofErr w:type="gramStart"/>
      <w:r>
        <w:t>, …</w:t>
      </w:r>
      <w:proofErr w:type="gramEnd"/>
      <w:r>
        <w:t xml:space="preserve"> Shiu, S. (2021). Predictive Models of Genetic Redundancy in Arabidopsis thaliana. </w:t>
      </w:r>
      <w:r>
        <w:rPr>
          <w:i/>
          <w:iCs/>
        </w:rPr>
        <w:t>Molecular Biology and Evolution</w:t>
      </w:r>
      <w:r>
        <w:t xml:space="preserve">, </w:t>
      </w:r>
      <w:r>
        <w:rPr>
          <w:i/>
          <w:iCs/>
        </w:rPr>
        <w:t>38</w:t>
      </w:r>
      <w:r>
        <w:t>(8), 3397–3414. https://doi.org/10.1093/molbev/msab111</w:t>
      </w:r>
    </w:p>
    <w:p w14:paraId="66EBCD0F" w14:textId="77777777" w:rsidR="00AC5A70" w:rsidRDefault="00AC5A70" w:rsidP="00B461BA">
      <w:r>
        <w:t xml:space="preserve">Daudi, A., &amp; A. O’Brien, J. (2012). Detection of Hydrogen Peroxide by DAB Staining in Arabidopsis Leaves. </w:t>
      </w:r>
      <w:r>
        <w:rPr>
          <w:i/>
          <w:iCs/>
        </w:rPr>
        <w:t>Bio Protoc.</w:t>
      </w:r>
      <w:r>
        <w:t xml:space="preserve">, </w:t>
      </w:r>
      <w:r>
        <w:rPr>
          <w:i/>
          <w:iCs/>
        </w:rPr>
        <w:t>2</w:t>
      </w:r>
      <w:r>
        <w:t>(18), 4–7.</w:t>
      </w:r>
    </w:p>
    <w:p w14:paraId="7F26B8CC" w14:textId="77777777" w:rsidR="00AC5A70" w:rsidRDefault="00AC5A70" w:rsidP="00B461BA">
      <w:r>
        <w:t>Diesh, C., Stevens, G. J., Xie, P., Martinez, T. D. J., Hershberg, E. A., Leung, A.</w:t>
      </w:r>
      <w:proofErr w:type="gramStart"/>
      <w:r>
        <w:t>, …</w:t>
      </w:r>
      <w:proofErr w:type="gramEnd"/>
      <w:r>
        <w:t xml:space="preserve"> Holmes, I. H. (2023). JBrowse 2 : a modular genome browser with views of synteny and structural variation. </w:t>
      </w:r>
      <w:r>
        <w:rPr>
          <w:i/>
          <w:iCs/>
        </w:rPr>
        <w:t>Genome Biology</w:t>
      </w:r>
      <w:r>
        <w:t>, 1–21. https://doi.org/10.1186/s13059-023-02914-z</w:t>
      </w:r>
    </w:p>
    <w:p w14:paraId="0B8C7016" w14:textId="77777777" w:rsidR="00AC5A70" w:rsidRDefault="00AC5A70" w:rsidP="00B461BA">
      <w:r>
        <w:t>Dobin, A., Davis, C. A., Schlesinger, F., Drenkow, J., Zaleski, C., Jha, S.</w:t>
      </w:r>
      <w:proofErr w:type="gramStart"/>
      <w:r>
        <w:t>, …</w:t>
      </w:r>
      <w:proofErr w:type="gramEnd"/>
      <w:r>
        <w:t xml:space="preserve"> Gingeras, T. R. (2013). STAR: ultrafast universal RNA-seq aligner. </w:t>
      </w:r>
      <w:r>
        <w:rPr>
          <w:i/>
          <w:iCs/>
        </w:rPr>
        <w:t>Bioinformatics</w:t>
      </w:r>
      <w:r>
        <w:t xml:space="preserve">, </w:t>
      </w:r>
      <w:r>
        <w:rPr>
          <w:i/>
          <w:iCs/>
        </w:rPr>
        <w:t>29</w:t>
      </w:r>
      <w:r>
        <w:t>(1), 15–21. https://doi.org/10.1093/bioinformatics/bts635</w:t>
      </w:r>
    </w:p>
    <w:p w14:paraId="25B4A6C7" w14:textId="77777777" w:rsidR="00AC5A70" w:rsidRDefault="00AC5A70" w:rsidP="00B461BA">
      <w:r>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1E6EEF45" w14:textId="77777777" w:rsidR="00AC5A70" w:rsidRDefault="00AC5A70" w:rsidP="00B461BA">
      <w:pPr>
        <w:rPr>
          <w:rFonts w:ascii="Times New Roman" w:hAnsi="Times New Roman"/>
        </w:rPr>
      </w:pPr>
      <w:r>
        <w:t xml:space="preserve">Ernst, J., &amp; Kellis, M. (2017). Chromatin-state discovery and genome annotation with ChromHMM. </w:t>
      </w:r>
      <w:r>
        <w:rPr>
          <w:i/>
          <w:iCs/>
        </w:rPr>
        <w:t>Nature Publishing Group</w:t>
      </w:r>
      <w:r>
        <w:t xml:space="preserve">, </w:t>
      </w:r>
      <w:r>
        <w:rPr>
          <w:i/>
          <w:iCs/>
        </w:rPr>
        <w:t>12</w:t>
      </w:r>
      <w:r>
        <w:t>(12), 2478–2492. https://doi.org/10.1038/nprot.2017.124</w:t>
      </w:r>
    </w:p>
    <w:p w14:paraId="20DDEEC7" w14:textId="77777777" w:rsidR="00AC5A70" w:rsidRDefault="00AC5A70" w:rsidP="00B461BA">
      <w:r>
        <w:lastRenderedPageBreak/>
        <w:t xml:space="preserve">Ewels, P., Lundin, S., &amp; Max, K. (2016). MultiQC : summarize analysis results for multiple tools and samples in a single report. </w:t>
      </w:r>
      <w:r>
        <w:rPr>
          <w:i/>
          <w:iCs/>
        </w:rPr>
        <w:t>Bioinformatics</w:t>
      </w:r>
      <w:r>
        <w:t xml:space="preserve">, </w:t>
      </w:r>
      <w:r>
        <w:rPr>
          <w:i/>
          <w:iCs/>
        </w:rPr>
        <w:t>32</w:t>
      </w:r>
      <w:r>
        <w:t>(June), 3047–3048. https://doi.org/10.1093/bioinformatics/btw354</w:t>
      </w:r>
    </w:p>
    <w:p w14:paraId="7D1E116B" w14:textId="77777777" w:rsidR="00AC5A70" w:rsidRDefault="00AC5A70" w:rsidP="00B461BA">
      <w:r>
        <w:t xml:space="preserve">Ezoe, A., Shirai, K., &amp; Hanada, K. (2020). Degree of Functional Divergence in Duplicates Is Associated with Distinct Roles in Plant Evolution. </w:t>
      </w:r>
      <w:r>
        <w:rPr>
          <w:i/>
          <w:iCs/>
        </w:rPr>
        <w:t>Molecular Biology and Evolution</w:t>
      </w:r>
      <w:r>
        <w:t xml:space="preserve">, </w:t>
      </w:r>
      <w:r>
        <w:rPr>
          <w:i/>
          <w:iCs/>
        </w:rPr>
        <w:t>38</w:t>
      </w:r>
      <w:r>
        <w:t xml:space="preserve">(4), 1447–1459. </w:t>
      </w:r>
      <w:hyperlink r:id="rId19" w:history="1">
        <w:r w:rsidRPr="0027336C">
          <w:rPr>
            <w:rStyle w:val="Hipervnculo"/>
            <w:color w:val="auto"/>
            <w:u w:val="none"/>
          </w:rPr>
          <w:t>https://doi.org/10.1093/molbev/msaa302</w:t>
        </w:r>
      </w:hyperlink>
    </w:p>
    <w:p w14:paraId="058F40DE" w14:textId="77777777" w:rsidR="00AC5A70" w:rsidRPr="00525B1B" w:rsidRDefault="00AC5A70" w:rsidP="00525B1B">
      <w:pPr>
        <w:rPr>
          <w:lang w:eastAsia="es-ES"/>
        </w:rPr>
      </w:pPr>
      <w:r w:rsidRPr="00525B1B">
        <w:rPr>
          <w:lang w:eastAsia="es-ES"/>
        </w:rPr>
        <w:t xml:space="preserve">Feng, W., &amp; Michaels, S. D. (2015). Accessing the Inaccessible : The </w:t>
      </w:r>
      <w:proofErr w:type="gramStart"/>
      <w:r w:rsidRPr="00525B1B">
        <w:rPr>
          <w:lang w:eastAsia="es-ES"/>
        </w:rPr>
        <w:t>Organization ,</w:t>
      </w:r>
      <w:proofErr w:type="gramEnd"/>
      <w:r w:rsidRPr="00525B1B">
        <w:rPr>
          <w:lang w:eastAsia="es-ES"/>
        </w:rPr>
        <w:t xml:space="preserve"> Transcription , Replication , and Repair of Heterochromatin in Plants. </w:t>
      </w:r>
      <w:r w:rsidRPr="00525B1B">
        <w:rPr>
          <w:i/>
          <w:iCs/>
          <w:lang w:eastAsia="es-ES"/>
        </w:rPr>
        <w:t>Annual Review of Genetics</w:t>
      </w:r>
      <w:r w:rsidRPr="00525B1B">
        <w:rPr>
          <w:lang w:eastAsia="es-ES"/>
        </w:rPr>
        <w:t xml:space="preserve">, </w:t>
      </w:r>
      <w:r w:rsidRPr="00525B1B">
        <w:rPr>
          <w:i/>
          <w:iCs/>
          <w:lang w:eastAsia="es-ES"/>
        </w:rPr>
        <w:t>49</w:t>
      </w:r>
      <w:r w:rsidRPr="00525B1B">
        <w:rPr>
          <w:lang w:eastAsia="es-ES"/>
        </w:rPr>
        <w:t>, 439–459. https://doi.org/10.1146/annurev-genet-112414-055048</w:t>
      </w:r>
    </w:p>
    <w:p w14:paraId="63B83606" w14:textId="77777777" w:rsidR="00AC5A70" w:rsidRPr="0027336C" w:rsidRDefault="00AC5A70" w:rsidP="00B461BA">
      <w:pPr>
        <w:rPr>
          <w:lang w:eastAsia="es-ES"/>
        </w:rPr>
      </w:pPr>
      <w:r w:rsidRPr="0027336C">
        <w:rPr>
          <w:lang w:eastAsia="es-ES"/>
        </w:rPr>
        <w:t>Fuchs, P., Bohle, F., Lichtenauer, S., Ugalde, M., Araujo, E. F., Mansuroglu, B.</w:t>
      </w:r>
      <w:proofErr w:type="gramStart"/>
      <w:r w:rsidRPr="0027336C">
        <w:rPr>
          <w:lang w:eastAsia="es-ES"/>
        </w:rPr>
        <w:t>, …</w:t>
      </w:r>
      <w:proofErr w:type="gramEnd"/>
      <w:r w:rsidRPr="0027336C">
        <w:rPr>
          <w:lang w:eastAsia="es-ES"/>
        </w:rPr>
        <w:t xml:space="preserve"> Schwarzla, M.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2CFD78EB" w14:textId="77777777" w:rsidR="00AC5A70" w:rsidRPr="00A33835" w:rsidRDefault="00AC5A70" w:rsidP="00AC5A70">
      <w:pPr>
        <w:rPr>
          <w:lang w:eastAsia="es-ES"/>
        </w:rPr>
      </w:pPr>
      <w:r w:rsidRPr="00A33835">
        <w:rPr>
          <w:lang w:eastAsia="es-ES"/>
        </w:rPr>
        <w:t xml:space="preserve">Giraud, E., Aken, O. Van, Ho, L. H. M., &amp; Whelan, J. (2009). The Transcription Factor ABI4 Is a Regulator of Mitochondrial Retrograde Expression of. </w:t>
      </w:r>
      <w:r w:rsidRPr="00A33835">
        <w:rPr>
          <w:i/>
          <w:iCs/>
          <w:lang w:eastAsia="es-ES"/>
        </w:rPr>
        <w:t>Plant Physiology</w:t>
      </w:r>
      <w:r w:rsidRPr="00A33835">
        <w:rPr>
          <w:lang w:eastAsia="es-ES"/>
        </w:rPr>
        <w:t xml:space="preserve">, </w:t>
      </w:r>
      <w:r w:rsidRPr="00A33835">
        <w:rPr>
          <w:i/>
          <w:iCs/>
          <w:lang w:eastAsia="es-ES"/>
        </w:rPr>
        <w:t>150</w:t>
      </w:r>
      <w:r w:rsidRPr="00A33835">
        <w:rPr>
          <w:lang w:eastAsia="es-ES"/>
        </w:rPr>
        <w:t>(July), 1286–1296. https://doi.org/10.1104/pp.109.139782</w:t>
      </w:r>
    </w:p>
    <w:p w14:paraId="1314A910" w14:textId="77777777" w:rsidR="00AC5A70" w:rsidRPr="00A33835" w:rsidRDefault="00AC5A70" w:rsidP="00AC5A70">
      <w:pPr>
        <w:rPr>
          <w:lang w:eastAsia="es-ES"/>
        </w:rPr>
      </w:pPr>
      <w:r w:rsidRPr="00A33835">
        <w:rPr>
          <w:lang w:eastAsia="es-ES"/>
        </w:rPr>
        <w:t>Giraud, E., Ho, L. H. M., Clifton, R., Carroll, A., Estavillo, G., Tan, Y.</w:t>
      </w:r>
      <w:proofErr w:type="gramStart"/>
      <w:r w:rsidRPr="00A33835">
        <w:rPr>
          <w:lang w:eastAsia="es-ES"/>
        </w:rPr>
        <w:t>, …</w:t>
      </w:r>
      <w:proofErr w:type="gramEnd"/>
      <w:r w:rsidRPr="00A33835">
        <w:rPr>
          <w:lang w:eastAsia="es-ES"/>
        </w:rPr>
        <w:t xml:space="preserve"> Whelan, J. (2008). The Absence of ALTERNATIVE OXIDASE1a in Arabidopsis Results in Acute Sensitivity to Combined. </w:t>
      </w:r>
      <w:r w:rsidRPr="00A33835">
        <w:rPr>
          <w:i/>
          <w:iCs/>
          <w:lang w:eastAsia="es-ES"/>
        </w:rPr>
        <w:t>Plant Physiology</w:t>
      </w:r>
      <w:r w:rsidRPr="00A33835">
        <w:rPr>
          <w:lang w:eastAsia="es-ES"/>
        </w:rPr>
        <w:t xml:space="preserve">, </w:t>
      </w:r>
      <w:r w:rsidRPr="00A33835">
        <w:rPr>
          <w:i/>
          <w:iCs/>
          <w:lang w:eastAsia="es-ES"/>
        </w:rPr>
        <w:t>147</w:t>
      </w:r>
      <w:r w:rsidRPr="00A33835">
        <w:rPr>
          <w:lang w:eastAsia="es-ES"/>
        </w:rPr>
        <w:t>(June), 595–610. https://doi.org/10.1104/pp.107.115121</w:t>
      </w:r>
    </w:p>
    <w:p w14:paraId="1AA68E8D" w14:textId="77777777" w:rsidR="00AC5A70" w:rsidRDefault="00AC5A70" w:rsidP="00B461BA">
      <w:r>
        <w:t>Goodstein, D. M., Shu, S., Howson, R., Neupane, R., Hayes, R. D., Fazo, J.</w:t>
      </w:r>
      <w:proofErr w:type="gramStart"/>
      <w:r>
        <w:t>, …</w:t>
      </w:r>
      <w:proofErr w:type="gramEnd"/>
      <w:r>
        <w:t xml:space="preserve"> Rokhsar, D. S. (2012). Phytozome : a comparative platform for green plant genomics. </w:t>
      </w:r>
      <w:r>
        <w:rPr>
          <w:i/>
          <w:iCs/>
        </w:rPr>
        <w:t>Nucleic Acids Research</w:t>
      </w:r>
      <w:r>
        <w:t xml:space="preserve">, </w:t>
      </w:r>
      <w:r>
        <w:rPr>
          <w:i/>
          <w:iCs/>
        </w:rPr>
        <w:t>40</w:t>
      </w:r>
      <w:r>
        <w:t>(November 2011), 1178–1186. https://doi.org/10.1093/nar/gkr944</w:t>
      </w:r>
    </w:p>
    <w:p w14:paraId="02B7727F" w14:textId="77777777" w:rsidR="00AC5A70" w:rsidRDefault="00AC5A70" w:rsidP="00B461BA">
      <w:r>
        <w:t>Ho, J. W. K., Jung, Y. L., Liu, T., Alver, B. H., Lee, S., Ikegami, K.</w:t>
      </w:r>
      <w:proofErr w:type="gramStart"/>
      <w:r>
        <w:t>, …</w:t>
      </w:r>
      <w:proofErr w:type="gramEnd"/>
      <w:r>
        <w:t xml:space="preserve"> Park, P. J. (2014). Comparative analysis of metazoan chromatin organization. </w:t>
      </w:r>
      <w:r>
        <w:rPr>
          <w:i/>
          <w:iCs/>
        </w:rPr>
        <w:t>Nature</w:t>
      </w:r>
      <w:r>
        <w:t xml:space="preserve">, </w:t>
      </w:r>
      <w:r>
        <w:rPr>
          <w:i/>
          <w:iCs/>
        </w:rPr>
        <w:t>512</w:t>
      </w:r>
      <w:r>
        <w:t>(7515), 449–452. https://doi.org/10.1038/nature13415</w:t>
      </w:r>
    </w:p>
    <w:p w14:paraId="52B01940" w14:textId="77777777" w:rsidR="00AC5A70" w:rsidRDefault="00AC5A70" w:rsidP="00B461BA">
      <w:r>
        <w:t>Kumar, S., Suleski, M., Craig, J. M., Kasprowicz, A. E., Sanderford, M., Li, M.</w:t>
      </w:r>
      <w:proofErr w:type="gramStart"/>
      <w:r>
        <w:t>, …</w:t>
      </w:r>
      <w:proofErr w:type="gramEnd"/>
      <w:r>
        <w:t xml:space="preserve"> Hedges, S. B. (2022). TimeTree 5 : An Expanded Resource for Species Divergence Times. </w:t>
      </w:r>
      <w:r>
        <w:rPr>
          <w:i/>
          <w:iCs/>
        </w:rPr>
        <w:t>Molecular Biology and Evolution</w:t>
      </w:r>
      <w:r>
        <w:t xml:space="preserve">, </w:t>
      </w:r>
      <w:r>
        <w:rPr>
          <w:i/>
          <w:iCs/>
        </w:rPr>
        <w:t>39</w:t>
      </w:r>
      <w:r>
        <w:t>(8), 1–6. https://doi.org/10.1093/molbev/msac174</w:t>
      </w:r>
    </w:p>
    <w:p w14:paraId="48C57F0C" w14:textId="77777777" w:rsidR="00AC5A70" w:rsidRDefault="00AC5A70" w:rsidP="00B461BA">
      <w:r>
        <w:t xml:space="preserve">Kwon, S. Bin, &amp;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5BA7D530" w14:textId="77777777" w:rsidR="00AC5A70" w:rsidRDefault="00AC5A70" w:rsidP="00B461BA">
      <w:r>
        <w:lastRenderedPageBreak/>
        <w:t>Liu, X., Tian, D., Li, C., Tang, B., Wang, Z., Zhang, R.</w:t>
      </w:r>
      <w:proofErr w:type="gramStart"/>
      <w:r>
        <w:t>, …</w:t>
      </w:r>
      <w:proofErr w:type="gramEnd"/>
      <w:r>
        <w:t xml:space="preserve"> Song, S. (2023). GWAS Atlas : an updated knowledgebase integrating more curated associations in plants and animals. </w:t>
      </w:r>
      <w:r>
        <w:rPr>
          <w:i/>
          <w:iCs/>
        </w:rPr>
        <w:t>Nucleic Acids Research</w:t>
      </w:r>
      <w:r>
        <w:t xml:space="preserve">, </w:t>
      </w:r>
      <w:r>
        <w:rPr>
          <w:i/>
          <w:iCs/>
        </w:rPr>
        <w:t>51</w:t>
      </w:r>
      <w:r>
        <w:t>(October 2022), 969–976.</w:t>
      </w:r>
    </w:p>
    <w:p w14:paraId="50AA6682" w14:textId="77777777" w:rsidR="00AC5A70" w:rsidRDefault="00AC5A70" w:rsidP="00B461BA">
      <w:r>
        <w:t>Liu, Y., Tian, T., Zhang, K., You, Q., Yan, H., Zhao, N.</w:t>
      </w:r>
      <w:proofErr w:type="gramStart"/>
      <w:r>
        <w:t>, …</w:t>
      </w:r>
      <w:proofErr w:type="gramEnd"/>
      <w:r>
        <w:t xml:space="preserve"> Xu, W. (2018). PCSD : a plant chromatin state database. </w:t>
      </w:r>
      <w:r>
        <w:rPr>
          <w:i/>
          <w:iCs/>
        </w:rPr>
        <w:t>Nucleic Acids Research</w:t>
      </w:r>
      <w:r>
        <w:t xml:space="preserve">, </w:t>
      </w:r>
      <w:r>
        <w:rPr>
          <w:i/>
          <w:iCs/>
        </w:rPr>
        <w:t>46</w:t>
      </w:r>
      <w:r>
        <w:t>(October 2017), 1157–1167. https://doi.org/10.1093/nar/gkx919</w:t>
      </w:r>
    </w:p>
    <w:p w14:paraId="342B5B6D" w14:textId="77777777" w:rsidR="00AC5A70" w:rsidRDefault="00AC5A70" w:rsidP="00B461BA">
      <w:r>
        <w:t xml:space="preserve">Martin, M. (2011). Cutadapt removes adapter sequences from high-throughput sequencing reads. </w:t>
      </w:r>
      <w:r>
        <w:rPr>
          <w:i/>
          <w:iCs/>
        </w:rPr>
        <w:t>EMBnet.Journal</w:t>
      </w:r>
      <w:r>
        <w:t xml:space="preserve">, </w:t>
      </w:r>
      <w:r>
        <w:rPr>
          <w:i/>
          <w:iCs/>
        </w:rPr>
        <w:t>17</w:t>
      </w:r>
      <w:r>
        <w:t>(1), 10–12.</w:t>
      </w:r>
    </w:p>
    <w:p w14:paraId="7E5F2209" w14:textId="77777777" w:rsidR="00AC5A70" w:rsidRPr="00A33835" w:rsidRDefault="00AC5A70" w:rsidP="00AC5A70">
      <w:pPr>
        <w:rPr>
          <w:lang w:eastAsia="es-ES"/>
        </w:rPr>
      </w:pPr>
      <w:r w:rsidRPr="00A33835">
        <w:rPr>
          <w:lang w:eastAsia="es-ES"/>
        </w:rPr>
        <w:t xml:space="preserve">Oh Khim, G. G., Kumari, V., Millar, A. H., &amp; Leary, B. M. O. (2023). Alternative oxidase 1a and 1d enable metabolic flexibility during Ala catabolism in Arabidopsis Research Article. </w:t>
      </w:r>
      <w:r w:rsidRPr="00A33835">
        <w:rPr>
          <w:i/>
          <w:iCs/>
          <w:lang w:eastAsia="es-ES"/>
        </w:rPr>
        <w:t>Plant Physiology</w:t>
      </w:r>
      <w:r w:rsidRPr="00A33835">
        <w:rPr>
          <w:lang w:eastAsia="es-ES"/>
        </w:rPr>
        <w:t xml:space="preserve">, </w:t>
      </w:r>
      <w:r w:rsidRPr="00A33835">
        <w:rPr>
          <w:i/>
          <w:iCs/>
          <w:lang w:eastAsia="es-ES"/>
        </w:rPr>
        <w:t>192</w:t>
      </w:r>
      <w:r w:rsidRPr="00A33835">
        <w:rPr>
          <w:lang w:eastAsia="es-ES"/>
        </w:rPr>
        <w:t>(4), 2958–2970. https://doi.org/10.1093/plphys/kiad233</w:t>
      </w:r>
    </w:p>
    <w:p w14:paraId="22A9B160" w14:textId="77777777" w:rsidR="00AC5A70" w:rsidRPr="00A33835" w:rsidRDefault="00AC5A70" w:rsidP="00AC5A70">
      <w:pPr>
        <w:rPr>
          <w:lang w:eastAsia="es-ES"/>
        </w:rPr>
      </w:pPr>
      <w:r w:rsidRPr="00A33835">
        <w:rPr>
          <w:lang w:eastAsia="es-ES"/>
        </w:rPr>
        <w:t xml:space="preserve">Oh Khim, G. G., Leary, B. M. O., Signorelli, S., &amp; Millar, A. H. (2022). Alternative oxidase </w:t>
      </w:r>
      <w:proofErr w:type="gramStart"/>
      <w:r w:rsidRPr="00A33835">
        <w:rPr>
          <w:lang w:eastAsia="es-ES"/>
        </w:rPr>
        <w:t>( AOX</w:t>
      </w:r>
      <w:proofErr w:type="gramEnd"/>
      <w:r w:rsidRPr="00A33835">
        <w:rPr>
          <w:lang w:eastAsia="es-ES"/>
        </w:rPr>
        <w:t xml:space="preserve"> ) 1a and 1d limit proline- induced oxidative stress and aid salinity recovery in Arabidopsis. </w:t>
      </w:r>
      <w:r w:rsidRPr="00A33835">
        <w:rPr>
          <w:i/>
          <w:iCs/>
          <w:lang w:eastAsia="es-ES"/>
        </w:rPr>
        <w:t>Plant Physiology</w:t>
      </w:r>
      <w:r w:rsidRPr="00A33835">
        <w:rPr>
          <w:lang w:eastAsia="es-ES"/>
        </w:rPr>
        <w:t xml:space="preserve">, </w:t>
      </w:r>
      <w:r w:rsidRPr="00A33835">
        <w:rPr>
          <w:i/>
          <w:iCs/>
          <w:lang w:eastAsia="es-ES"/>
        </w:rPr>
        <w:t>188</w:t>
      </w:r>
      <w:r w:rsidRPr="00A33835">
        <w:rPr>
          <w:lang w:eastAsia="es-ES"/>
        </w:rPr>
        <w:t>, 1521–1536.</w:t>
      </w:r>
    </w:p>
    <w:p w14:paraId="63067E53" w14:textId="77777777" w:rsidR="00AC5A70" w:rsidRDefault="00AC5A70" w:rsidP="00B461BA">
      <w:r>
        <w:t xml:space="preserve">Osipova, E., Hecker, N., &amp; Hiller, M. (2019). RepeatFiller newly identifies megabases of aligning repetitive sequences and improves annotations of conserved non-exonic elements. </w:t>
      </w:r>
      <w:r>
        <w:rPr>
          <w:i/>
          <w:iCs/>
        </w:rPr>
        <w:t>GigaScience</w:t>
      </w:r>
      <w:r>
        <w:t xml:space="preserve">, </w:t>
      </w:r>
      <w:r>
        <w:rPr>
          <w:i/>
          <w:iCs/>
        </w:rPr>
        <w:t>8</w:t>
      </w:r>
      <w:r>
        <w:t>, 1–10. https://doi.org/10.1093/gigascience/giz132</w:t>
      </w:r>
    </w:p>
    <w:p w14:paraId="0B2916D0" w14:textId="77777777" w:rsidR="00AC5A70" w:rsidRPr="00A33835" w:rsidRDefault="00AC5A70" w:rsidP="00AC5A70">
      <w:pPr>
        <w:rPr>
          <w:lang w:eastAsia="es-ES"/>
        </w:rPr>
      </w:pPr>
      <w:r w:rsidRPr="00A33835">
        <w:rPr>
          <w:lang w:eastAsia="es-ES"/>
        </w:rPr>
        <w:t xml:space="preserve">Panchy, N., Lehti-shiu, M., &amp; Shiu, S. (2016). Evolution of Gene Duplication in Plants. </w:t>
      </w:r>
      <w:r w:rsidRPr="00A33835">
        <w:rPr>
          <w:i/>
          <w:iCs/>
          <w:lang w:eastAsia="es-ES"/>
        </w:rPr>
        <w:t>Plant Physiology</w:t>
      </w:r>
      <w:r w:rsidRPr="00A33835">
        <w:rPr>
          <w:lang w:eastAsia="es-ES"/>
        </w:rPr>
        <w:t xml:space="preserve">, </w:t>
      </w:r>
      <w:r w:rsidRPr="00A33835">
        <w:rPr>
          <w:i/>
          <w:iCs/>
          <w:lang w:eastAsia="es-ES"/>
        </w:rPr>
        <w:t>171</w:t>
      </w:r>
      <w:r w:rsidRPr="00A33835">
        <w:rPr>
          <w:lang w:eastAsia="es-ES"/>
        </w:rPr>
        <w:t>(August), 2294–2316. https://doi.org/10.1104/pp.16.00523</w:t>
      </w:r>
    </w:p>
    <w:p w14:paraId="425CE92D" w14:textId="77777777" w:rsidR="00AC5A70" w:rsidRDefault="00AC5A70" w:rsidP="00B461BA">
      <w:r>
        <w:t>Papatheodorou, I., Moreno, P., Manning, J., George, N., Fexova, S., Fonseca, N. A.</w:t>
      </w:r>
      <w:proofErr w:type="gramStart"/>
      <w:r>
        <w:t>, …</w:t>
      </w:r>
      <w:proofErr w:type="gramEnd"/>
      <w:r>
        <w:t xml:space="preserve"> Brazma, A. (2020). Expression Atlas update : from tissues to single cells Anja F ullgrabe. </w:t>
      </w:r>
      <w:r>
        <w:rPr>
          <w:i/>
          <w:iCs/>
        </w:rPr>
        <w:t>Nucleic Acids Research</w:t>
      </w:r>
      <w:r>
        <w:t xml:space="preserve">, </w:t>
      </w:r>
      <w:r>
        <w:rPr>
          <w:i/>
          <w:iCs/>
        </w:rPr>
        <w:t>48</w:t>
      </w:r>
      <w:r>
        <w:t>(October 2019), 77–83. https://doi.org/10.1093/nar/gkz947</w:t>
      </w:r>
    </w:p>
    <w:p w14:paraId="016A455C" w14:textId="77777777" w:rsidR="00AC5A70" w:rsidRDefault="00AC5A70" w:rsidP="00B461BA">
      <w:r>
        <w:t>Ram, F., Ryan, D. P., Bhardwaj, V., Kilpert, F., Richter, A. S., Heyne, S.</w:t>
      </w:r>
      <w:proofErr w:type="gramStart"/>
      <w:r>
        <w:t>, …</w:t>
      </w:r>
      <w:proofErr w:type="gramEnd"/>
      <w:r>
        <w:t xml:space="preserve"> Manke, T. (2016). deepTools2 : a next generation web server for deep-sequencing data analysis. </w:t>
      </w:r>
      <w:r>
        <w:rPr>
          <w:i/>
          <w:iCs/>
        </w:rPr>
        <w:t>Nucleic Acids Research</w:t>
      </w:r>
      <w:r>
        <w:t xml:space="preserve">, </w:t>
      </w:r>
      <w:r>
        <w:rPr>
          <w:i/>
          <w:iCs/>
        </w:rPr>
        <w:t>44</w:t>
      </w:r>
      <w:r>
        <w:t>(April), 160–165. https://doi.org/10.1093/nar/gkw257</w:t>
      </w:r>
    </w:p>
    <w:p w14:paraId="64F37E03" w14:textId="77777777" w:rsidR="00AC5A70" w:rsidRDefault="00AC5A70" w:rsidP="00B461BA">
      <w:r>
        <w:t>Ren, R., Wang, H., Guo, C., Zhang, N., Zeng, L., Chen, Y.</w:t>
      </w:r>
      <w:proofErr w:type="gramStart"/>
      <w:r>
        <w:t>, …</w:t>
      </w:r>
      <w:proofErr w:type="gramEnd"/>
      <w:r>
        <w:t xml:space="preserve"> 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6C361DA4" w14:textId="77777777" w:rsidR="00AC5A70" w:rsidRDefault="00AC5A70" w:rsidP="00B461BA">
      <w:r>
        <w:t xml:space="preserve">Schneider, C. A., Rasband, W. S., &amp; Eliceiri, K. W. (2012). NIH Image to ImageJ : 25 years of Image Analysis. </w:t>
      </w:r>
      <w:r>
        <w:rPr>
          <w:i/>
          <w:iCs/>
        </w:rPr>
        <w:t>Nature Methods</w:t>
      </w:r>
      <w:r>
        <w:t xml:space="preserve">, </w:t>
      </w:r>
      <w:r>
        <w:rPr>
          <w:i/>
          <w:iCs/>
        </w:rPr>
        <w:t>9</w:t>
      </w:r>
      <w:r>
        <w:t>(7), 671–675.</w:t>
      </w:r>
    </w:p>
    <w:p w14:paraId="731C1F1A" w14:textId="77777777" w:rsidR="00AC5A70" w:rsidRDefault="00AC5A70" w:rsidP="00B461BA">
      <w:r>
        <w:lastRenderedPageBreak/>
        <w:t xml:space="preserve">Sheffield, N. C., &amp; Bock, C. (2016). LOLA : enrichment analysis for genomic region sets and regulatory elements in R and Bioconductor. </w:t>
      </w:r>
      <w:r>
        <w:rPr>
          <w:i/>
          <w:iCs/>
        </w:rPr>
        <w:t>Bioinformatics</w:t>
      </w:r>
      <w:r>
        <w:t xml:space="preserve">, </w:t>
      </w:r>
      <w:r>
        <w:rPr>
          <w:i/>
          <w:iCs/>
        </w:rPr>
        <w:t>32</w:t>
      </w:r>
      <w:r>
        <w:t>(October 2015), 587–589. https://doi.org/10.1093/bioinformatics/btv612</w:t>
      </w:r>
    </w:p>
    <w:p w14:paraId="18E21279" w14:textId="77777777" w:rsidR="00AC5A70" w:rsidRDefault="00AC5A70" w:rsidP="00B461BA">
      <w:r>
        <w:t xml:space="preserve">Sohn, K. A., Ho, J. W. K., Djordjevic, D., Jeong, H. H., Park, P. J., &amp; Kim, J. H. (2015). HiHMM: Bayesian non-parametric joint inference of chromatin state maps. </w:t>
      </w:r>
      <w:r>
        <w:rPr>
          <w:i/>
          <w:iCs/>
        </w:rPr>
        <w:t>Bioinformatics</w:t>
      </w:r>
      <w:r>
        <w:t xml:space="preserve">, </w:t>
      </w:r>
      <w:r>
        <w:rPr>
          <w:i/>
          <w:iCs/>
        </w:rPr>
        <w:t>31</w:t>
      </w:r>
      <w:r>
        <w:t>(13), 2066–2074. https://doi.org/10.1093/bioinformatics/btv117</w:t>
      </w:r>
    </w:p>
    <w:p w14:paraId="33EB6055" w14:textId="77777777" w:rsidR="00AC5A70" w:rsidRPr="00A33835" w:rsidRDefault="00AC5A70" w:rsidP="00AC5A70">
      <w:pPr>
        <w:rPr>
          <w:lang w:eastAsia="es-ES"/>
        </w:rPr>
      </w:pPr>
      <w:r w:rsidRPr="00A33835">
        <w:rPr>
          <w:lang w:eastAsia="es-ES"/>
        </w:rPr>
        <w:t>Strodtko, I., Padmasree, K., Dinakar, C., Speth, B., S. Niazi, P., Wojtera, J.</w:t>
      </w:r>
      <w:proofErr w:type="gramStart"/>
      <w:r w:rsidRPr="00A33835">
        <w:rPr>
          <w:lang w:eastAsia="es-ES"/>
        </w:rPr>
        <w:t>, …</w:t>
      </w:r>
      <w:proofErr w:type="gramEnd"/>
      <w:r w:rsidRPr="00A33835">
        <w:rPr>
          <w:lang w:eastAsia="es-ES"/>
        </w:rPr>
        <w:t xml:space="preserve"> Scheibe, R. (2009). Induction of the AOX1D Isoform of Alternative Oxidase in </w:t>
      </w:r>
      <w:proofErr w:type="gramStart"/>
      <w:r w:rsidRPr="00A33835">
        <w:rPr>
          <w:lang w:eastAsia="es-ES"/>
        </w:rPr>
        <w:t>A .</w:t>
      </w:r>
      <w:proofErr w:type="gramEnd"/>
      <w:r w:rsidRPr="00A33835">
        <w:rPr>
          <w:lang w:eastAsia="es-ES"/>
        </w:rPr>
        <w:t xml:space="preserve"> </w:t>
      </w:r>
      <w:proofErr w:type="gramStart"/>
      <w:r w:rsidRPr="00A33835">
        <w:rPr>
          <w:lang w:eastAsia="es-ES"/>
        </w:rPr>
        <w:t>thaliana</w:t>
      </w:r>
      <w:proofErr w:type="gramEnd"/>
      <w:r w:rsidRPr="00A33835">
        <w:rPr>
          <w:lang w:eastAsia="es-ES"/>
        </w:rPr>
        <w:t xml:space="preserve"> T-DNA Insertion Lines Lacking Isoform AOX1A Is Insufficient to Optimize Photosynthesis when Treated with Antimycin A. </w:t>
      </w:r>
      <w:r w:rsidRPr="00A33835">
        <w:rPr>
          <w:i/>
          <w:iCs/>
          <w:lang w:eastAsia="es-ES"/>
        </w:rPr>
        <w:t>Molecular Plant</w:t>
      </w:r>
      <w:r w:rsidRPr="00A33835">
        <w:rPr>
          <w:lang w:eastAsia="es-ES"/>
        </w:rPr>
        <w:t xml:space="preserve">, </w:t>
      </w:r>
      <w:r w:rsidRPr="00A33835">
        <w:rPr>
          <w:i/>
          <w:iCs/>
          <w:lang w:eastAsia="es-ES"/>
        </w:rPr>
        <w:t>2</w:t>
      </w:r>
      <w:r w:rsidRPr="00A33835">
        <w:rPr>
          <w:lang w:eastAsia="es-ES"/>
        </w:rPr>
        <w:t>(2), 284–297. https://doi.org/10.1093/mp/ssn089</w:t>
      </w:r>
    </w:p>
    <w:p w14:paraId="67DB7571" w14:textId="77777777" w:rsidR="00AC5A70" w:rsidRPr="00525B1B" w:rsidRDefault="00AC5A70" w:rsidP="00525B1B">
      <w:pPr>
        <w:rPr>
          <w:lang w:eastAsia="es-ES"/>
        </w:rPr>
      </w:pPr>
      <w:r w:rsidRPr="00525B1B">
        <w:rPr>
          <w:lang w:eastAsia="es-ES"/>
        </w:rPr>
        <w:t>Strodtkotter, I., Padmasreea, K., Dinakara, C., Spetha, B., Niazi, P. S., Wojtera, J.</w:t>
      </w:r>
      <w:proofErr w:type="gramStart"/>
      <w:r w:rsidRPr="00525B1B">
        <w:rPr>
          <w:lang w:eastAsia="es-ES"/>
        </w:rPr>
        <w:t>, …</w:t>
      </w:r>
      <w:proofErr w:type="gramEnd"/>
      <w:r w:rsidRPr="00525B1B">
        <w:rPr>
          <w:lang w:eastAsia="es-ES"/>
        </w:rPr>
        <w:t xml:space="preserve"> Scheibe, R. (2009). Induction of the AOX1D Isoform of Alternative Oxidase in </w:t>
      </w:r>
      <w:proofErr w:type="gramStart"/>
      <w:r w:rsidRPr="00525B1B">
        <w:rPr>
          <w:lang w:eastAsia="es-ES"/>
        </w:rPr>
        <w:t>A .</w:t>
      </w:r>
      <w:proofErr w:type="gramEnd"/>
      <w:r w:rsidRPr="00525B1B">
        <w:rPr>
          <w:lang w:eastAsia="es-ES"/>
        </w:rPr>
        <w:t xml:space="preserve"> </w:t>
      </w:r>
      <w:proofErr w:type="gramStart"/>
      <w:r w:rsidRPr="00525B1B">
        <w:rPr>
          <w:lang w:eastAsia="es-ES"/>
        </w:rPr>
        <w:t>thaliana</w:t>
      </w:r>
      <w:proofErr w:type="gramEnd"/>
      <w:r w:rsidRPr="00525B1B">
        <w:rPr>
          <w:lang w:eastAsia="es-ES"/>
        </w:rPr>
        <w:t xml:space="preserve">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693564B6" w14:textId="77777777" w:rsidR="00AC5A70" w:rsidRDefault="00AC5A70" w:rsidP="00B461BA">
      <w:r>
        <w:t xml:space="preserve">Suarez, H. G., Langer, B. E., Ladde, P., &amp; Hiller, M. (2017). ChainCleaner improves genome alignment specificity and sensitivity. </w:t>
      </w:r>
      <w:r>
        <w:rPr>
          <w:i/>
          <w:iCs/>
        </w:rPr>
        <w:t>Bioinformatics</w:t>
      </w:r>
      <w:r>
        <w:t xml:space="preserve">, </w:t>
      </w:r>
      <w:r>
        <w:rPr>
          <w:i/>
          <w:iCs/>
        </w:rPr>
        <w:t>33</w:t>
      </w:r>
      <w:r>
        <w:t>(January), 1596–1603. https://doi.org/10.1093/bioinformatics/btx024</w:t>
      </w:r>
    </w:p>
    <w:p w14:paraId="40659334" w14:textId="77777777" w:rsidR="00AC5A70" w:rsidRDefault="00AC5A70" w:rsidP="00C1028C">
      <w:pPr>
        <w:rPr>
          <w:rStyle w:val="Hipervnculo"/>
          <w:color w:val="auto"/>
          <w:u w:val="none"/>
          <w:lang w:eastAsia="es-ES"/>
        </w:rPr>
      </w:pPr>
      <w:r w:rsidRPr="00525B1B">
        <w:rPr>
          <w:lang w:eastAsia="es-ES"/>
        </w:rPr>
        <w:t xml:space="preserve">Velay, F., Méteignier, L.-V., &amp; Laloi, C. (2022). You shall not pass ! A Chromatin barrier story in plants. </w:t>
      </w:r>
      <w:r w:rsidRPr="00525B1B">
        <w:rPr>
          <w:i/>
          <w:iCs/>
          <w:lang w:eastAsia="es-ES"/>
        </w:rPr>
        <w:t>Frontiers in Plant Science</w:t>
      </w:r>
      <w:r w:rsidRPr="00525B1B">
        <w:rPr>
          <w:lang w:eastAsia="es-ES"/>
        </w:rPr>
        <w:t xml:space="preserve">, </w:t>
      </w:r>
      <w:r w:rsidRPr="00525B1B">
        <w:rPr>
          <w:i/>
          <w:iCs/>
          <w:lang w:eastAsia="es-ES"/>
        </w:rPr>
        <w:t>13</w:t>
      </w:r>
      <w:r w:rsidRPr="00525B1B">
        <w:rPr>
          <w:lang w:eastAsia="es-ES"/>
        </w:rPr>
        <w:t xml:space="preserve">(September), 1–9. </w:t>
      </w:r>
      <w:hyperlink r:id="rId20" w:history="1">
        <w:r w:rsidRPr="00B461BA">
          <w:rPr>
            <w:rStyle w:val="Hipervnculo"/>
            <w:color w:val="auto"/>
            <w:u w:val="none"/>
            <w:lang w:eastAsia="es-ES"/>
          </w:rPr>
          <w:t>https://doi.org/10.3389/fpls.2022.888102</w:t>
        </w:r>
      </w:hyperlink>
    </w:p>
    <w:p w14:paraId="13CCF9C0" w14:textId="77777777" w:rsidR="00AC5A70" w:rsidRDefault="00AC5A70" w:rsidP="00C1028C">
      <w:pPr>
        <w:rPr>
          <w:lang w:eastAsia="es-ES"/>
        </w:rPr>
      </w:pPr>
      <w:r w:rsidRPr="00A33835">
        <w:rPr>
          <w:lang w:eastAsia="es-ES"/>
        </w:rPr>
        <w:t xml:space="preserve">Yoshida, K., &amp; Noguchi, K. (2009). Differential Gene Expression Profiles of the Mitochondrial Respiratory Components in Illuminated Arabidopsis Leaves. </w:t>
      </w:r>
      <w:r w:rsidRPr="00A33835">
        <w:rPr>
          <w:i/>
          <w:iCs/>
          <w:lang w:eastAsia="es-ES"/>
        </w:rPr>
        <w:t>Plant and Cell Physiology</w:t>
      </w:r>
      <w:r w:rsidRPr="00A33835">
        <w:rPr>
          <w:lang w:eastAsia="es-ES"/>
        </w:rPr>
        <w:t xml:space="preserve">, </w:t>
      </w:r>
      <w:r w:rsidRPr="00A33835">
        <w:rPr>
          <w:i/>
          <w:iCs/>
          <w:lang w:eastAsia="es-ES"/>
        </w:rPr>
        <w:t>50</w:t>
      </w:r>
      <w:r w:rsidRPr="00A33835">
        <w:rPr>
          <w:lang w:eastAsia="es-ES"/>
        </w:rPr>
        <w:t>(8), 1449–1462. https://doi.org/10.1093/pcp/pcp090</w:t>
      </w:r>
    </w:p>
    <w:p w14:paraId="73DE78CC" w14:textId="77777777" w:rsidR="00811B43" w:rsidRDefault="00811B43" w:rsidP="00811B43">
      <w:pPr>
        <w:pStyle w:val="Ttulo1"/>
        <w:rPr>
          <w:lang w:val="en-US"/>
        </w:rPr>
      </w:pPr>
      <w:r>
        <w:rPr>
          <w:lang w:val="en-US"/>
        </w:rPr>
        <w:t>Figure legends</w:t>
      </w:r>
    </w:p>
    <w:p w14:paraId="38CD2584" w14:textId="77777777" w:rsidR="00811B43" w:rsidRDefault="00811B43" w:rsidP="00811B43">
      <w:r>
        <w:rPr>
          <w:b/>
        </w:rPr>
        <w:t xml:space="preserve">Fig. 1. Inter-species chromatin states definition. </w:t>
      </w:r>
      <w:r w:rsidRPr="00D779D5">
        <w:rPr>
          <w:b/>
        </w:rPr>
        <w:t>Top panel:</w:t>
      </w:r>
      <w:r>
        <w:t xml:space="preserve"> From left to right chromatin state definitions, abbreviation, species relation, composition (emission probability) and genome coverage based on 10 common epigenomic marks. Chromatin states with “&gt;” indicate definitions transitioning between species. Darkblue colors in relation heatmap hig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xml:space="preserve">, respectively. </w:t>
      </w:r>
      <w:r w:rsidRPr="00D779D5">
        <w:rPr>
          <w:b/>
        </w:rPr>
        <w:t>Bottom panel:</w:t>
      </w:r>
      <w:r>
        <w:t xml:space="preserve"> fold enrichments over different genomic features for each state and species.</w:t>
      </w:r>
    </w:p>
    <w:p w14:paraId="31251916" w14:textId="0C94A44B" w:rsidR="00811B43" w:rsidRDefault="00811B43" w:rsidP="00811B43">
      <w:r>
        <w:rPr>
          <w:b/>
        </w:rPr>
        <w:lastRenderedPageBreak/>
        <w:t xml:space="preserve">Fig. 2. Inter-species chromatin states annotation. </w:t>
      </w:r>
      <w:r>
        <w:t>Heatmaps depicting significant (p &lt; 0.05) genomic overlap-enrichment (odds ratio) of inter-species states with different annotation modules. From top to bottom: genetic variability represented by significant SNPs in GWAS, transcription factor (TF) motifs illustrated by TF binding si</w:t>
      </w:r>
      <w:r w:rsidR="00ED432C">
        <w:t>tes (BS) according</w:t>
      </w:r>
      <w:r>
        <w:t xml:space="preserve"> to PlantRegMap categories, conservation covered by PhastCons elements and pairwise conserved non-coding elements (CNEs) and non-common chromatin proteins and histone marks. Chromatin states with “&gt;” indicate definitions transitioning between species. Darkblue colors in relation heatmap higlight for which species the definition is similar and row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w:t>
      </w:r>
    </w:p>
    <w:p w14:paraId="77403C8D" w14:textId="77777777" w:rsidR="00811B43" w:rsidRDefault="00811B43" w:rsidP="00811B43">
      <w:r>
        <w:rPr>
          <w:b/>
        </w:rPr>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23EBA571" w:rsidR="00811B43" w:rsidRDefault="00811B43" w:rsidP="00811B43">
      <w:r>
        <w:rPr>
          <w:b/>
        </w:rPr>
        <w:t xml:space="preserve">Fig. 4. Predictive models of paralogs degree of functional divergence including chromatin states metrics. </w:t>
      </w:r>
      <w:r>
        <w:t xml:space="preserve">Chromatin states metrics were obtained dividing promoter and genes in a fixed number of windows, calculating frequency and presence vectors and computing several distance and simmilarity coefficients between genes from the same paralog pair comparing equivalent vector types (see </w:t>
      </w:r>
      <w:r>
        <w:rPr>
          <w:b/>
        </w:rPr>
        <w:t>Methods</w:t>
      </w:r>
      <w:r>
        <w:t xml:space="preserve">). </w:t>
      </w:r>
      <w:r w:rsidRPr="007D4F94">
        <w:rPr>
          <w:b/>
        </w:rPr>
        <w:t>(a-d)</w:t>
      </w:r>
      <w:r>
        <w:t xml:space="preserve"> Results reproducing </w:t>
      </w:r>
      <w:r w:rsidR="00EC38E2" w:rsidRPr="00EC38E2">
        <w:t xml:space="preserve">Ezoe, Shirai, &amp; Hanada, 2021 </w:t>
      </w:r>
      <w:r>
        <w:t xml:space="preserve">models including CS metrics. </w:t>
      </w:r>
      <w:r w:rsidRPr="007D4F94">
        <w:rPr>
          <w:b/>
        </w:rPr>
        <w:t>(a)</w:t>
      </w:r>
      <w:r>
        <w:rPr>
          <w:b/>
        </w:rPr>
        <w:t xml:space="preserve"> </w:t>
      </w:r>
      <w:r>
        <w:t xml:space="preserve">Relative importance in explanatory variables. The relative importance was inferred based on the logistic regression algorithm. </w:t>
      </w:r>
      <w:r w:rsidRPr="00172806">
        <w:rPr>
          <w:b/>
        </w:rPr>
        <w:t>(b)</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Pr="00F01994">
        <w:rPr>
          <w:b/>
        </w:rPr>
        <w:t>(c)</w:t>
      </w:r>
      <w:r>
        <w:rPr>
          <w:b/>
        </w:rPr>
        <w:t xml:space="preserve"> </w:t>
      </w:r>
      <w:r>
        <w:t xml:space="preserve">Receiver Operating Characteristic (ROC) and Precision-Recall (PR) curves in our prediction models. Colored lines indicate different generated models in six types of formula based on logistic regression algorithms using different sets of features. The ar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Pr="005C6F40">
        <w:rPr>
          <w:b/>
        </w:rPr>
        <w:t>(d)</w:t>
      </w:r>
      <w:r>
        <w:rPr>
          <w:b/>
        </w:rPr>
        <w:t xml:space="preserve"> </w:t>
      </w:r>
      <w:r>
        <w:t xml:space="preserve">Histogram of the inferred degree of functional divergence (DFD) in high and low duplicates of the training data. The inferred DFD was calculated for </w:t>
      </w:r>
      <w:r>
        <w:lastRenderedPageBreak/>
        <w:t xml:space="preserve">463/111 high/low diversified pairs, respectively. The bottom 5% of the inferred high diversified DFD values were &lt; 0.46 (i.e low DFD at 5% FDR). The top 5% of the inferred low diversified DFD values were &gt; 0.93 (i.e high DFD at 5% FDR). </w:t>
      </w:r>
      <w:r w:rsidR="00647773">
        <w:t xml:space="preserve">Ka/Ks = </w:t>
      </w:r>
      <w:r w:rsidR="003B231F">
        <w:t xml:space="preserve">protein divergence sequence rate, Re/Ks = gene expression simmilarity rate, FD = </w:t>
      </w:r>
      <w:r w:rsidR="000A3D0B">
        <w:t xml:space="preserve">number of </w:t>
      </w:r>
      <w:r w:rsidR="003B231F">
        <w:t>shared functional domains</w:t>
      </w:r>
      <w:r w:rsidR="008008BB">
        <w:t xml:space="preserve">, </w:t>
      </w:r>
      <w:r w:rsidR="000A3D0B">
        <w:t xml:space="preserve">GO = number of shared gene ontologies, PPI = </w:t>
      </w:r>
      <w:r w:rsidR="00B02946">
        <w:t xml:space="preserve">protein-protein interactions. </w:t>
      </w:r>
      <w:r w:rsidRPr="005A2A4B">
        <w:rPr>
          <w:b/>
        </w:rPr>
        <w:t>(e-h)</w:t>
      </w:r>
      <w:r>
        <w:t xml:space="preserve"> Results reproducing Cusack et al., 2021 models including CS metrics. </w:t>
      </w:r>
      <w:r w:rsidRPr="00B04E0D">
        <w:rPr>
          <w:b/>
        </w:rPr>
        <w:t>(e)</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using SVM with a linear kernel and normalized features values. Colors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Pr="00FF28E1">
        <w:rPr>
          <w:b/>
        </w:rPr>
        <w:t>(f)</w:t>
      </w:r>
      <w:r>
        <w:rPr>
          <w:b/>
        </w:rPr>
        <w:t xml:space="preserve"> </w:t>
      </w:r>
      <w:r>
        <w:t xml:space="preserve">ROC and PR curves of final SVM models for each redundancy definition/feature set. AUC values were calculated by the best prediction model in each formula. </w:t>
      </w:r>
      <w:r w:rsidRPr="006F2311">
        <w:rPr>
          <w:b/>
        </w:rPr>
        <w:t>(g)</w:t>
      </w:r>
      <w:r>
        <w:rPr>
          <w:b/>
        </w:rPr>
        <w:t xml:space="preserve"> </w:t>
      </w:r>
      <w:r>
        <w:t>AUC-ROC and AU-PRC for the heldout tests for models built with each</w:t>
      </w:r>
      <w:r w:rsidRPr="00B3281E">
        <w:t xml:space="preserve"> </w:t>
      </w:r>
      <w:r>
        <w:t xml:space="preserve">redundancy definition/feature set. </w:t>
      </w:r>
      <w:r w:rsidRPr="00B47BE2">
        <w:rPr>
          <w:b/>
        </w:rPr>
        <w:t>(h)</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462993E1" w:rsidR="00811B43" w:rsidRDefault="00811B43" w:rsidP="00811B43">
      <w:pPr>
        <w:rPr>
          <w:lang w:val="en-US"/>
        </w:rPr>
      </w:pPr>
      <w:r>
        <w:rPr>
          <w:b/>
        </w:rPr>
        <w:t xml:space="preserve">Fig. 5. Functional genomics conservation (LECIF) score overview and downstream analyses. </w:t>
      </w:r>
      <w:r>
        <w:t>This figure i</w:t>
      </w:r>
      <w:r w:rsidR="00D311FA">
        <w:t>s constituted by 5 panels (topleft, topright, bottomleft, bottom</w:t>
      </w:r>
      <w:r>
        <w:t xml:space="preserve">right and middle). </w:t>
      </w:r>
      <w:r w:rsidR="00D311FA">
        <w:rPr>
          <w:b/>
        </w:rPr>
        <w:t>Top</w:t>
      </w:r>
      <w:r w:rsidRPr="00D311FA">
        <w:rPr>
          <w:b/>
        </w:rPr>
        <w:t>left panel:</w:t>
      </w:r>
      <w: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w:t>
      </w:r>
      <w:r w:rsidR="00B518A7">
        <w:t xml:space="preserve">og functional evolution. </w:t>
      </w:r>
      <w:r w:rsidR="00B518A7" w:rsidRPr="00B518A7">
        <w:rPr>
          <w:b/>
        </w:rPr>
        <w:t>Bottomleft, topright and bottom</w:t>
      </w:r>
      <w:r w:rsidRPr="00B518A7">
        <w:rPr>
          <w:b/>
        </w:rPr>
        <w:t>right panels</w:t>
      </w:r>
      <w:r>
        <w:t xml:space="preserve"> illustrate LECIF-score downstream analyses for </w:t>
      </w:r>
      <w:r>
        <w:rPr>
          <w:i/>
        </w:rPr>
        <w:t>O. sativa (Os)</w:t>
      </w:r>
      <w:r>
        <w:t xml:space="preserve">, </w:t>
      </w:r>
      <w:r>
        <w:rPr>
          <w:i/>
        </w:rPr>
        <w:t xml:space="preserve">Z. mays (Zm) </w:t>
      </w:r>
      <w:r w:rsidRPr="00483002">
        <w:t>and</w:t>
      </w:r>
      <w:r>
        <w:rPr>
          <w:i/>
        </w:rPr>
        <w:t xml:space="preserve"> </w:t>
      </w:r>
      <w:r w:rsidRPr="00C33A3A">
        <w:rPr>
          <w:i/>
        </w:rPr>
        <w:t>A.</w:t>
      </w:r>
      <w:r>
        <w:rPr>
          <w:i/>
        </w:rPr>
        <w:t xml:space="preserve"> </w:t>
      </w:r>
      <w:r w:rsidRPr="00C33A3A">
        <w:rPr>
          <w:i/>
        </w:rPr>
        <w:t>thaliana</w:t>
      </w:r>
      <w:r>
        <w:rPr>
          <w:i/>
        </w:rPr>
        <w:t xml:space="preserve"> (At)</w:t>
      </w:r>
      <w:r>
        <w:t xml:space="preserve">, respectively. Each of this panels are divided into left and right sides according to the two target remaining species and three description modules: 1) Genetic variability as genomic overlap-enrichment of GWAS significant SNPs over regions divided into five bins based on LECIF scores. Black bars indicate significance (p &lt; 0.05). 2) Comparative genomics represented by boxplots showing the distribution of LECIF scores against PhatCons elements/CNEs and correlation values for LECIF versus </w:t>
      </w:r>
      <w:r>
        <w:lastRenderedPageBreak/>
        <w:t>PhyloP scores (PCC = Pearson correlation coefficient; SCC = Spearman correlation coefficient). Gray lines in boxplots denote genome-wide median and mean. 3) Chromatin states module with genome-wide (histogram) and state-specific (violinplot) LECIF scores distribution. Additional</w:t>
      </w:r>
      <w:r w:rsidR="00E376BC">
        <w:t>ly, this module is covered by chromatin state</w:t>
      </w:r>
      <w:r>
        <w:t xml:space="preserve"> simmilarity between high/low (percentile rank &gt; 60 / &lt; 40; dark colors) and low/high (light colors) functional (LECIF) /comparative (PhyloP) genomics score regions, respectively (horizontal grouped barplot); and between regions with low, medium and</w:t>
      </w:r>
      <w:r w:rsidR="000B62B6">
        <w:t xml:space="preserve"> high LECIF score (lineplot). Chromatin state</w:t>
      </w:r>
      <w:r>
        <w:t xml:space="preserve"> simmilarity was computed using the Dice coefficient. Lastly, </w:t>
      </w:r>
      <w:r w:rsidRPr="00234F46">
        <w:rPr>
          <w:b/>
        </w:rPr>
        <w:t>middle panel</w:t>
      </w:r>
      <w:r>
        <w:t xml:space="preserve"> depicted by a circos to visualize gene density (first track), scores</w:t>
      </w:r>
      <w:r w:rsidR="0009358F">
        <w:t xml:space="preserve"> (second to fourth track) and chromatin states</w:t>
      </w:r>
      <w:bookmarkStart w:id="0" w:name="_GoBack"/>
      <w:bookmarkEnd w:id="0"/>
      <w:r>
        <w:t xml:space="preserve"> (inner track; colors indicate chromatin functional groups) across nuclear chromosomes and species. </w:t>
      </w:r>
      <w:r>
        <w:rPr>
          <w:i/>
        </w:rPr>
        <w:t xml:space="preserve">A. thaliana </w:t>
      </w:r>
      <w:r>
        <w:t xml:space="preserve">and </w:t>
      </w:r>
      <w:r>
        <w:rPr>
          <w:i/>
        </w:rPr>
        <w:t xml:space="preserve">O. sativa </w:t>
      </w:r>
      <w:r>
        <w:t xml:space="preserve">chromosomes are zoomed in to reach </w:t>
      </w:r>
      <w:r>
        <w:rPr>
          <w:i/>
        </w:rPr>
        <w:t>Z. mays</w:t>
      </w:r>
      <w:r>
        <w:t xml:space="preserve"> scale. Coverage (%) referes to the aligning regions overlap. </w:t>
      </w:r>
      <w:r>
        <w:rPr>
          <w:lang w:val="en-US"/>
        </w:rPr>
        <w:t xml:space="preserve">PlantFUNCO DB is available at </w:t>
      </w:r>
      <w:hyperlink r:id="rId21" w:history="1">
        <w:r w:rsidRPr="00A75279">
          <w:rPr>
            <w:rStyle w:val="Hipervnculo"/>
            <w:lang w:val="en-US"/>
          </w:rPr>
          <w:t>https://rocesv.github.io/PlantFUNCO/</w:t>
        </w:r>
      </w:hyperlink>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w:t>
      </w:r>
      <w:proofErr w:type="gramStart"/>
      <w:r>
        <w:rPr>
          <w:lang w:val="en-US"/>
        </w:rPr>
        <w:t>:hypocotyl</w:t>
      </w:r>
      <w:proofErr w:type="gram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t>Supplementary table S1. Epigenomic data collection.</w:t>
      </w:r>
    </w:p>
    <w:p w14:paraId="7AC12678" w14:textId="77777777" w:rsidR="00811B43" w:rsidRPr="00925FA5" w:rsidRDefault="00811B43" w:rsidP="00811B43">
      <w:pPr>
        <w:rPr>
          <w:b/>
        </w:rPr>
      </w:pPr>
      <w:r>
        <w:rPr>
          <w:b/>
        </w:rPr>
        <w:lastRenderedPageBreak/>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2"/>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950618" w14:textId="77777777" w:rsidR="0068356B" w:rsidRDefault="0068356B" w:rsidP="0006461F">
      <w:pPr>
        <w:spacing w:after="0" w:line="240" w:lineRule="auto"/>
      </w:pPr>
      <w:r>
        <w:separator/>
      </w:r>
    </w:p>
  </w:endnote>
  <w:endnote w:type="continuationSeparator" w:id="0">
    <w:p w14:paraId="2C7A9683" w14:textId="77777777" w:rsidR="0068356B" w:rsidRDefault="0068356B"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09358F">
          <w:rPr>
            <w:noProof/>
          </w:rPr>
          <w:t>21</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9D1C9A" w14:textId="77777777" w:rsidR="0068356B" w:rsidRDefault="0068356B" w:rsidP="0006461F">
      <w:pPr>
        <w:spacing w:after="0" w:line="240" w:lineRule="auto"/>
      </w:pPr>
      <w:r>
        <w:separator/>
      </w:r>
    </w:p>
  </w:footnote>
  <w:footnote w:type="continuationSeparator" w:id="0">
    <w:p w14:paraId="6CDAC34E" w14:textId="77777777" w:rsidR="0068356B" w:rsidRDefault="0068356B"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0D07"/>
    <w:rsid w:val="000017E1"/>
    <w:rsid w:val="00001E22"/>
    <w:rsid w:val="00004724"/>
    <w:rsid w:val="00004B73"/>
    <w:rsid w:val="00004F3F"/>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90D"/>
    <w:rsid w:val="00020BB0"/>
    <w:rsid w:val="00020BF8"/>
    <w:rsid w:val="00020FFF"/>
    <w:rsid w:val="0002159B"/>
    <w:rsid w:val="00022BE7"/>
    <w:rsid w:val="00023D68"/>
    <w:rsid w:val="00026884"/>
    <w:rsid w:val="000272E0"/>
    <w:rsid w:val="0002757D"/>
    <w:rsid w:val="00030150"/>
    <w:rsid w:val="000308CD"/>
    <w:rsid w:val="000309E0"/>
    <w:rsid w:val="00030FDE"/>
    <w:rsid w:val="000315D7"/>
    <w:rsid w:val="000317A1"/>
    <w:rsid w:val="000325FC"/>
    <w:rsid w:val="00033CCC"/>
    <w:rsid w:val="0003528D"/>
    <w:rsid w:val="0003598B"/>
    <w:rsid w:val="00035EFF"/>
    <w:rsid w:val="00035F3F"/>
    <w:rsid w:val="000369BB"/>
    <w:rsid w:val="00036B7A"/>
    <w:rsid w:val="000376B7"/>
    <w:rsid w:val="00037E24"/>
    <w:rsid w:val="000401D9"/>
    <w:rsid w:val="000408C2"/>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B8B"/>
    <w:rsid w:val="00074A1F"/>
    <w:rsid w:val="00075687"/>
    <w:rsid w:val="00076095"/>
    <w:rsid w:val="00076205"/>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18D"/>
    <w:rsid w:val="000916FB"/>
    <w:rsid w:val="00091EE9"/>
    <w:rsid w:val="0009289B"/>
    <w:rsid w:val="00092BA9"/>
    <w:rsid w:val="00092C8F"/>
    <w:rsid w:val="0009358F"/>
    <w:rsid w:val="00093A1D"/>
    <w:rsid w:val="00094BDC"/>
    <w:rsid w:val="00094BE8"/>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D0B"/>
    <w:rsid w:val="000A565C"/>
    <w:rsid w:val="000A5740"/>
    <w:rsid w:val="000A597D"/>
    <w:rsid w:val="000A5BF5"/>
    <w:rsid w:val="000A5EBB"/>
    <w:rsid w:val="000A5F67"/>
    <w:rsid w:val="000A6575"/>
    <w:rsid w:val="000A76AD"/>
    <w:rsid w:val="000B05B7"/>
    <w:rsid w:val="000B0EDA"/>
    <w:rsid w:val="000B1062"/>
    <w:rsid w:val="000B1519"/>
    <w:rsid w:val="000B2314"/>
    <w:rsid w:val="000B24E3"/>
    <w:rsid w:val="000B27BB"/>
    <w:rsid w:val="000B2B9D"/>
    <w:rsid w:val="000B2C8C"/>
    <w:rsid w:val="000B2D96"/>
    <w:rsid w:val="000B3AD6"/>
    <w:rsid w:val="000B4BEB"/>
    <w:rsid w:val="000B516C"/>
    <w:rsid w:val="000B5B6F"/>
    <w:rsid w:val="000B62B6"/>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AEC"/>
    <w:rsid w:val="000D7E02"/>
    <w:rsid w:val="000E13A8"/>
    <w:rsid w:val="000E1B59"/>
    <w:rsid w:val="000E2250"/>
    <w:rsid w:val="000E2DE0"/>
    <w:rsid w:val="000E38D6"/>
    <w:rsid w:val="000E3D29"/>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7602"/>
    <w:rsid w:val="000F771E"/>
    <w:rsid w:val="00100B8B"/>
    <w:rsid w:val="001014D7"/>
    <w:rsid w:val="00102280"/>
    <w:rsid w:val="001032AC"/>
    <w:rsid w:val="00103BA0"/>
    <w:rsid w:val="00104494"/>
    <w:rsid w:val="001047E0"/>
    <w:rsid w:val="001058DE"/>
    <w:rsid w:val="00105902"/>
    <w:rsid w:val="00105BA9"/>
    <w:rsid w:val="00110301"/>
    <w:rsid w:val="001108ED"/>
    <w:rsid w:val="001110A5"/>
    <w:rsid w:val="001110AD"/>
    <w:rsid w:val="00111F4C"/>
    <w:rsid w:val="00112C8F"/>
    <w:rsid w:val="00113297"/>
    <w:rsid w:val="00113792"/>
    <w:rsid w:val="00113AF1"/>
    <w:rsid w:val="00115497"/>
    <w:rsid w:val="00115B32"/>
    <w:rsid w:val="00115EEE"/>
    <w:rsid w:val="00116976"/>
    <w:rsid w:val="00116A96"/>
    <w:rsid w:val="0011778A"/>
    <w:rsid w:val="001201C8"/>
    <w:rsid w:val="00120243"/>
    <w:rsid w:val="001211F2"/>
    <w:rsid w:val="00121659"/>
    <w:rsid w:val="00121F8D"/>
    <w:rsid w:val="001223E7"/>
    <w:rsid w:val="00122A62"/>
    <w:rsid w:val="00122F90"/>
    <w:rsid w:val="0012360D"/>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78D"/>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229"/>
    <w:rsid w:val="00146779"/>
    <w:rsid w:val="0014763F"/>
    <w:rsid w:val="001476C8"/>
    <w:rsid w:val="00147878"/>
    <w:rsid w:val="00150019"/>
    <w:rsid w:val="001501C1"/>
    <w:rsid w:val="0015133F"/>
    <w:rsid w:val="0015223E"/>
    <w:rsid w:val="00153613"/>
    <w:rsid w:val="00153EE3"/>
    <w:rsid w:val="00153FA9"/>
    <w:rsid w:val="001540F0"/>
    <w:rsid w:val="001546A9"/>
    <w:rsid w:val="001559BE"/>
    <w:rsid w:val="00155E86"/>
    <w:rsid w:val="00156136"/>
    <w:rsid w:val="00156E08"/>
    <w:rsid w:val="00157224"/>
    <w:rsid w:val="001577E0"/>
    <w:rsid w:val="00157B32"/>
    <w:rsid w:val="00160C04"/>
    <w:rsid w:val="00160F61"/>
    <w:rsid w:val="00161675"/>
    <w:rsid w:val="001638C8"/>
    <w:rsid w:val="00163B94"/>
    <w:rsid w:val="00163EAD"/>
    <w:rsid w:val="0016412A"/>
    <w:rsid w:val="00164866"/>
    <w:rsid w:val="00164D4C"/>
    <w:rsid w:val="00165EB3"/>
    <w:rsid w:val="0016610C"/>
    <w:rsid w:val="001668E4"/>
    <w:rsid w:val="00166D90"/>
    <w:rsid w:val="00167BCE"/>
    <w:rsid w:val="00167F73"/>
    <w:rsid w:val="001706B9"/>
    <w:rsid w:val="001711FB"/>
    <w:rsid w:val="001714E1"/>
    <w:rsid w:val="001717CA"/>
    <w:rsid w:val="001724D9"/>
    <w:rsid w:val="00172806"/>
    <w:rsid w:val="00172DAF"/>
    <w:rsid w:val="00173E41"/>
    <w:rsid w:val="00174442"/>
    <w:rsid w:val="0017478C"/>
    <w:rsid w:val="00174793"/>
    <w:rsid w:val="00174ED2"/>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90831"/>
    <w:rsid w:val="00190922"/>
    <w:rsid w:val="001917F2"/>
    <w:rsid w:val="00192341"/>
    <w:rsid w:val="0019281E"/>
    <w:rsid w:val="00192F79"/>
    <w:rsid w:val="001938AD"/>
    <w:rsid w:val="00194140"/>
    <w:rsid w:val="0019424F"/>
    <w:rsid w:val="001944E5"/>
    <w:rsid w:val="00194CCE"/>
    <w:rsid w:val="001952A5"/>
    <w:rsid w:val="00195E12"/>
    <w:rsid w:val="0019696B"/>
    <w:rsid w:val="00196C14"/>
    <w:rsid w:val="00197FC1"/>
    <w:rsid w:val="001A0451"/>
    <w:rsid w:val="001A08F8"/>
    <w:rsid w:val="001A1018"/>
    <w:rsid w:val="001A1102"/>
    <w:rsid w:val="001A1210"/>
    <w:rsid w:val="001A1998"/>
    <w:rsid w:val="001A2456"/>
    <w:rsid w:val="001A354E"/>
    <w:rsid w:val="001A3F31"/>
    <w:rsid w:val="001A452E"/>
    <w:rsid w:val="001A45DB"/>
    <w:rsid w:val="001A4CAB"/>
    <w:rsid w:val="001A4F3D"/>
    <w:rsid w:val="001A5392"/>
    <w:rsid w:val="001A5A1D"/>
    <w:rsid w:val="001A5D19"/>
    <w:rsid w:val="001A6285"/>
    <w:rsid w:val="001A6551"/>
    <w:rsid w:val="001A6E73"/>
    <w:rsid w:val="001A75CC"/>
    <w:rsid w:val="001A7B23"/>
    <w:rsid w:val="001A7F6E"/>
    <w:rsid w:val="001B0192"/>
    <w:rsid w:val="001B1AA5"/>
    <w:rsid w:val="001B29AD"/>
    <w:rsid w:val="001B340E"/>
    <w:rsid w:val="001B3707"/>
    <w:rsid w:val="001B3B5B"/>
    <w:rsid w:val="001B400D"/>
    <w:rsid w:val="001B4199"/>
    <w:rsid w:val="001B466C"/>
    <w:rsid w:val="001B4694"/>
    <w:rsid w:val="001B4A0F"/>
    <w:rsid w:val="001B4EA9"/>
    <w:rsid w:val="001B597A"/>
    <w:rsid w:val="001B6D0B"/>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A82"/>
    <w:rsid w:val="001D7B27"/>
    <w:rsid w:val="001D7B99"/>
    <w:rsid w:val="001D7E1D"/>
    <w:rsid w:val="001D7F8B"/>
    <w:rsid w:val="001E01E3"/>
    <w:rsid w:val="001E05BB"/>
    <w:rsid w:val="001E084C"/>
    <w:rsid w:val="001E2656"/>
    <w:rsid w:val="001E38C5"/>
    <w:rsid w:val="001E3C7D"/>
    <w:rsid w:val="001E3D60"/>
    <w:rsid w:val="001E4478"/>
    <w:rsid w:val="001E4646"/>
    <w:rsid w:val="001E482C"/>
    <w:rsid w:val="001E58DA"/>
    <w:rsid w:val="001E6AFB"/>
    <w:rsid w:val="001E7881"/>
    <w:rsid w:val="001F0536"/>
    <w:rsid w:val="001F12C9"/>
    <w:rsid w:val="001F17AB"/>
    <w:rsid w:val="001F20A3"/>
    <w:rsid w:val="001F2F58"/>
    <w:rsid w:val="001F3003"/>
    <w:rsid w:val="001F316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E0"/>
    <w:rsid w:val="002107D3"/>
    <w:rsid w:val="002128D5"/>
    <w:rsid w:val="002134C2"/>
    <w:rsid w:val="002134CE"/>
    <w:rsid w:val="00213647"/>
    <w:rsid w:val="00213B10"/>
    <w:rsid w:val="00214C98"/>
    <w:rsid w:val="002157F7"/>
    <w:rsid w:val="00215F9F"/>
    <w:rsid w:val="00216D62"/>
    <w:rsid w:val="00220039"/>
    <w:rsid w:val="00220C8D"/>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64C7"/>
    <w:rsid w:val="00236FF9"/>
    <w:rsid w:val="00237B37"/>
    <w:rsid w:val="002420EC"/>
    <w:rsid w:val="002421BE"/>
    <w:rsid w:val="0024220C"/>
    <w:rsid w:val="0024234A"/>
    <w:rsid w:val="00242485"/>
    <w:rsid w:val="00242D3B"/>
    <w:rsid w:val="00242D55"/>
    <w:rsid w:val="0024376E"/>
    <w:rsid w:val="00244EE4"/>
    <w:rsid w:val="00245873"/>
    <w:rsid w:val="00245B50"/>
    <w:rsid w:val="002475E9"/>
    <w:rsid w:val="00247B7B"/>
    <w:rsid w:val="002502A5"/>
    <w:rsid w:val="00250358"/>
    <w:rsid w:val="00250775"/>
    <w:rsid w:val="00250BE0"/>
    <w:rsid w:val="00250F6B"/>
    <w:rsid w:val="00251992"/>
    <w:rsid w:val="00252DD1"/>
    <w:rsid w:val="00252FF3"/>
    <w:rsid w:val="0025348B"/>
    <w:rsid w:val="002538EB"/>
    <w:rsid w:val="0025570D"/>
    <w:rsid w:val="00255A46"/>
    <w:rsid w:val="002568B4"/>
    <w:rsid w:val="00256DB0"/>
    <w:rsid w:val="002572EF"/>
    <w:rsid w:val="00257346"/>
    <w:rsid w:val="0025778E"/>
    <w:rsid w:val="00260707"/>
    <w:rsid w:val="00262FC4"/>
    <w:rsid w:val="00263699"/>
    <w:rsid w:val="002639E5"/>
    <w:rsid w:val="00264FA1"/>
    <w:rsid w:val="00265197"/>
    <w:rsid w:val="002664C7"/>
    <w:rsid w:val="002665F2"/>
    <w:rsid w:val="00266DDE"/>
    <w:rsid w:val="002672F9"/>
    <w:rsid w:val="00267507"/>
    <w:rsid w:val="00267C1F"/>
    <w:rsid w:val="002705EB"/>
    <w:rsid w:val="00270A6E"/>
    <w:rsid w:val="00270AE0"/>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005"/>
    <w:rsid w:val="00282CE2"/>
    <w:rsid w:val="0028459F"/>
    <w:rsid w:val="00284940"/>
    <w:rsid w:val="00284DD4"/>
    <w:rsid w:val="00285593"/>
    <w:rsid w:val="00285597"/>
    <w:rsid w:val="00285DC9"/>
    <w:rsid w:val="0028665D"/>
    <w:rsid w:val="00286DA1"/>
    <w:rsid w:val="0028747D"/>
    <w:rsid w:val="00290025"/>
    <w:rsid w:val="002901F8"/>
    <w:rsid w:val="002916A0"/>
    <w:rsid w:val="00291C2D"/>
    <w:rsid w:val="00292025"/>
    <w:rsid w:val="00293145"/>
    <w:rsid w:val="00294B84"/>
    <w:rsid w:val="00295557"/>
    <w:rsid w:val="0029561F"/>
    <w:rsid w:val="00296375"/>
    <w:rsid w:val="00297D97"/>
    <w:rsid w:val="002A067B"/>
    <w:rsid w:val="002A12BE"/>
    <w:rsid w:val="002A32DD"/>
    <w:rsid w:val="002A39BE"/>
    <w:rsid w:val="002A3D5A"/>
    <w:rsid w:val="002A41E3"/>
    <w:rsid w:val="002A49EB"/>
    <w:rsid w:val="002A4C9D"/>
    <w:rsid w:val="002A56D9"/>
    <w:rsid w:val="002A613B"/>
    <w:rsid w:val="002A62D7"/>
    <w:rsid w:val="002A63F6"/>
    <w:rsid w:val="002B12CA"/>
    <w:rsid w:val="002B26DE"/>
    <w:rsid w:val="002B33FF"/>
    <w:rsid w:val="002B38BA"/>
    <w:rsid w:val="002B4E1D"/>
    <w:rsid w:val="002B56AD"/>
    <w:rsid w:val="002B5852"/>
    <w:rsid w:val="002B59B4"/>
    <w:rsid w:val="002B5C76"/>
    <w:rsid w:val="002B659F"/>
    <w:rsid w:val="002B685D"/>
    <w:rsid w:val="002B6916"/>
    <w:rsid w:val="002B6E26"/>
    <w:rsid w:val="002B7120"/>
    <w:rsid w:val="002B713E"/>
    <w:rsid w:val="002B737A"/>
    <w:rsid w:val="002C06FD"/>
    <w:rsid w:val="002C07EA"/>
    <w:rsid w:val="002C0942"/>
    <w:rsid w:val="002C1390"/>
    <w:rsid w:val="002C15E3"/>
    <w:rsid w:val="002C1636"/>
    <w:rsid w:val="002C2470"/>
    <w:rsid w:val="002C307B"/>
    <w:rsid w:val="002C32FC"/>
    <w:rsid w:val="002C3978"/>
    <w:rsid w:val="002C3B18"/>
    <w:rsid w:val="002C3BC0"/>
    <w:rsid w:val="002C3BFA"/>
    <w:rsid w:val="002C43C4"/>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D92"/>
    <w:rsid w:val="002D67DB"/>
    <w:rsid w:val="002D7428"/>
    <w:rsid w:val="002E05E4"/>
    <w:rsid w:val="002E05FB"/>
    <w:rsid w:val="002E0AD6"/>
    <w:rsid w:val="002E2EBC"/>
    <w:rsid w:val="002E394A"/>
    <w:rsid w:val="002E39A5"/>
    <w:rsid w:val="002E4508"/>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30111"/>
    <w:rsid w:val="003303E5"/>
    <w:rsid w:val="003306EC"/>
    <w:rsid w:val="003310C0"/>
    <w:rsid w:val="0033130B"/>
    <w:rsid w:val="0033171E"/>
    <w:rsid w:val="003319AE"/>
    <w:rsid w:val="00332953"/>
    <w:rsid w:val="00332966"/>
    <w:rsid w:val="003331C0"/>
    <w:rsid w:val="0033353C"/>
    <w:rsid w:val="0033379C"/>
    <w:rsid w:val="00335DA0"/>
    <w:rsid w:val="0033607E"/>
    <w:rsid w:val="0034072E"/>
    <w:rsid w:val="00342A33"/>
    <w:rsid w:val="00343134"/>
    <w:rsid w:val="003447AC"/>
    <w:rsid w:val="00346500"/>
    <w:rsid w:val="00346B7D"/>
    <w:rsid w:val="00350164"/>
    <w:rsid w:val="00350947"/>
    <w:rsid w:val="00350BC6"/>
    <w:rsid w:val="00350ED5"/>
    <w:rsid w:val="003515D4"/>
    <w:rsid w:val="00351786"/>
    <w:rsid w:val="00351ADA"/>
    <w:rsid w:val="00351C94"/>
    <w:rsid w:val="0035473E"/>
    <w:rsid w:val="00354D50"/>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EBF"/>
    <w:rsid w:val="003665DB"/>
    <w:rsid w:val="00366D6B"/>
    <w:rsid w:val="0036719E"/>
    <w:rsid w:val="003678A0"/>
    <w:rsid w:val="00367F46"/>
    <w:rsid w:val="0037034D"/>
    <w:rsid w:val="00370DEB"/>
    <w:rsid w:val="00371055"/>
    <w:rsid w:val="00371124"/>
    <w:rsid w:val="003711DC"/>
    <w:rsid w:val="0037357C"/>
    <w:rsid w:val="003736A8"/>
    <w:rsid w:val="00374182"/>
    <w:rsid w:val="003744E9"/>
    <w:rsid w:val="00374509"/>
    <w:rsid w:val="003752B7"/>
    <w:rsid w:val="00375441"/>
    <w:rsid w:val="00375743"/>
    <w:rsid w:val="0037660C"/>
    <w:rsid w:val="00376CA6"/>
    <w:rsid w:val="00377005"/>
    <w:rsid w:val="003800F7"/>
    <w:rsid w:val="00380244"/>
    <w:rsid w:val="0038090C"/>
    <w:rsid w:val="00380998"/>
    <w:rsid w:val="00381C4E"/>
    <w:rsid w:val="003834D0"/>
    <w:rsid w:val="00383AB0"/>
    <w:rsid w:val="00384EDD"/>
    <w:rsid w:val="003852C4"/>
    <w:rsid w:val="0038578E"/>
    <w:rsid w:val="0038597F"/>
    <w:rsid w:val="003861CC"/>
    <w:rsid w:val="00386E42"/>
    <w:rsid w:val="0038757F"/>
    <w:rsid w:val="00387C70"/>
    <w:rsid w:val="00391389"/>
    <w:rsid w:val="00391B5B"/>
    <w:rsid w:val="003923D0"/>
    <w:rsid w:val="003926E3"/>
    <w:rsid w:val="003932F9"/>
    <w:rsid w:val="003947A5"/>
    <w:rsid w:val="00395144"/>
    <w:rsid w:val="0039547F"/>
    <w:rsid w:val="00395682"/>
    <w:rsid w:val="00395D6A"/>
    <w:rsid w:val="00395E87"/>
    <w:rsid w:val="003960B2"/>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943"/>
    <w:rsid w:val="003B0831"/>
    <w:rsid w:val="003B0B45"/>
    <w:rsid w:val="003B12A2"/>
    <w:rsid w:val="003B149E"/>
    <w:rsid w:val="003B1543"/>
    <w:rsid w:val="003B231F"/>
    <w:rsid w:val="003B2E2B"/>
    <w:rsid w:val="003B2E4A"/>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0FB9"/>
    <w:rsid w:val="003C11EA"/>
    <w:rsid w:val="003C12D2"/>
    <w:rsid w:val="003C1745"/>
    <w:rsid w:val="003C1908"/>
    <w:rsid w:val="003C1D56"/>
    <w:rsid w:val="003C23DE"/>
    <w:rsid w:val="003C2BDB"/>
    <w:rsid w:val="003C38F0"/>
    <w:rsid w:val="003C40EC"/>
    <w:rsid w:val="003C4F08"/>
    <w:rsid w:val="003C5E5B"/>
    <w:rsid w:val="003C62D1"/>
    <w:rsid w:val="003C62D4"/>
    <w:rsid w:val="003C742D"/>
    <w:rsid w:val="003C763E"/>
    <w:rsid w:val="003C7C65"/>
    <w:rsid w:val="003D00CC"/>
    <w:rsid w:val="003D06A7"/>
    <w:rsid w:val="003D100C"/>
    <w:rsid w:val="003D15A5"/>
    <w:rsid w:val="003D1A02"/>
    <w:rsid w:val="003D1C7C"/>
    <w:rsid w:val="003D2BCF"/>
    <w:rsid w:val="003D2E5A"/>
    <w:rsid w:val="003D3E53"/>
    <w:rsid w:val="003D4EDD"/>
    <w:rsid w:val="003D5077"/>
    <w:rsid w:val="003D517E"/>
    <w:rsid w:val="003D69E8"/>
    <w:rsid w:val="003D727D"/>
    <w:rsid w:val="003E072C"/>
    <w:rsid w:val="003E0EDA"/>
    <w:rsid w:val="003E14D0"/>
    <w:rsid w:val="003E17B6"/>
    <w:rsid w:val="003E2D52"/>
    <w:rsid w:val="003E3191"/>
    <w:rsid w:val="003E3A5F"/>
    <w:rsid w:val="003E3B59"/>
    <w:rsid w:val="003E6659"/>
    <w:rsid w:val="003E786C"/>
    <w:rsid w:val="003F0857"/>
    <w:rsid w:val="003F0B65"/>
    <w:rsid w:val="003F0C05"/>
    <w:rsid w:val="003F0CE3"/>
    <w:rsid w:val="003F267D"/>
    <w:rsid w:val="003F27D8"/>
    <w:rsid w:val="003F2A31"/>
    <w:rsid w:val="003F432B"/>
    <w:rsid w:val="003F43F1"/>
    <w:rsid w:val="003F4414"/>
    <w:rsid w:val="003F45AE"/>
    <w:rsid w:val="003F4A89"/>
    <w:rsid w:val="003F4B5F"/>
    <w:rsid w:val="003F4E50"/>
    <w:rsid w:val="003F51AF"/>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CAB"/>
    <w:rsid w:val="004030B0"/>
    <w:rsid w:val="0040381A"/>
    <w:rsid w:val="0040401E"/>
    <w:rsid w:val="00405611"/>
    <w:rsid w:val="0040568F"/>
    <w:rsid w:val="00406274"/>
    <w:rsid w:val="004064A8"/>
    <w:rsid w:val="00407519"/>
    <w:rsid w:val="00407A45"/>
    <w:rsid w:val="00407EAD"/>
    <w:rsid w:val="00407EF6"/>
    <w:rsid w:val="00407FDF"/>
    <w:rsid w:val="00410704"/>
    <w:rsid w:val="00410896"/>
    <w:rsid w:val="00410C0D"/>
    <w:rsid w:val="00410CBD"/>
    <w:rsid w:val="00410E0E"/>
    <w:rsid w:val="00410E65"/>
    <w:rsid w:val="004111BC"/>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758F"/>
    <w:rsid w:val="00417DFB"/>
    <w:rsid w:val="00421C1D"/>
    <w:rsid w:val="00423600"/>
    <w:rsid w:val="004237CB"/>
    <w:rsid w:val="00423D64"/>
    <w:rsid w:val="0042441F"/>
    <w:rsid w:val="00424D91"/>
    <w:rsid w:val="00424E80"/>
    <w:rsid w:val="004258E6"/>
    <w:rsid w:val="00425C80"/>
    <w:rsid w:val="0042610C"/>
    <w:rsid w:val="00426500"/>
    <w:rsid w:val="004266CC"/>
    <w:rsid w:val="00427D25"/>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5D7C"/>
    <w:rsid w:val="00446603"/>
    <w:rsid w:val="00447B56"/>
    <w:rsid w:val="0045161B"/>
    <w:rsid w:val="00451B4F"/>
    <w:rsid w:val="00451B73"/>
    <w:rsid w:val="00452CCC"/>
    <w:rsid w:val="00453A62"/>
    <w:rsid w:val="00454586"/>
    <w:rsid w:val="004546F1"/>
    <w:rsid w:val="0045577D"/>
    <w:rsid w:val="004566A3"/>
    <w:rsid w:val="004566B9"/>
    <w:rsid w:val="00456E07"/>
    <w:rsid w:val="00457090"/>
    <w:rsid w:val="00457202"/>
    <w:rsid w:val="00457B0F"/>
    <w:rsid w:val="00460006"/>
    <w:rsid w:val="004604A2"/>
    <w:rsid w:val="00460FF4"/>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4DEE"/>
    <w:rsid w:val="004660B0"/>
    <w:rsid w:val="00466C52"/>
    <w:rsid w:val="00466CA8"/>
    <w:rsid w:val="00467807"/>
    <w:rsid w:val="004705BD"/>
    <w:rsid w:val="00470784"/>
    <w:rsid w:val="0047128C"/>
    <w:rsid w:val="004715D4"/>
    <w:rsid w:val="004717AE"/>
    <w:rsid w:val="00471AB5"/>
    <w:rsid w:val="00472001"/>
    <w:rsid w:val="0047281D"/>
    <w:rsid w:val="004731C2"/>
    <w:rsid w:val="0047330C"/>
    <w:rsid w:val="00473812"/>
    <w:rsid w:val="00475C54"/>
    <w:rsid w:val="00475D1C"/>
    <w:rsid w:val="0047777D"/>
    <w:rsid w:val="004800CC"/>
    <w:rsid w:val="004812A2"/>
    <w:rsid w:val="0048242F"/>
    <w:rsid w:val="004829F8"/>
    <w:rsid w:val="00482D9A"/>
    <w:rsid w:val="00483002"/>
    <w:rsid w:val="004833F8"/>
    <w:rsid w:val="00483858"/>
    <w:rsid w:val="00486418"/>
    <w:rsid w:val="00487782"/>
    <w:rsid w:val="00487A53"/>
    <w:rsid w:val="00487C72"/>
    <w:rsid w:val="00487D58"/>
    <w:rsid w:val="00490433"/>
    <w:rsid w:val="004914A0"/>
    <w:rsid w:val="00491D38"/>
    <w:rsid w:val="004938A1"/>
    <w:rsid w:val="0049482C"/>
    <w:rsid w:val="00494B9D"/>
    <w:rsid w:val="00494D72"/>
    <w:rsid w:val="00495124"/>
    <w:rsid w:val="004957F0"/>
    <w:rsid w:val="0049583D"/>
    <w:rsid w:val="00496BA4"/>
    <w:rsid w:val="00497F7E"/>
    <w:rsid w:val="004A0AA3"/>
    <w:rsid w:val="004A10EC"/>
    <w:rsid w:val="004A167B"/>
    <w:rsid w:val="004A18D7"/>
    <w:rsid w:val="004A2C23"/>
    <w:rsid w:val="004A4C27"/>
    <w:rsid w:val="004A57D5"/>
    <w:rsid w:val="004A6255"/>
    <w:rsid w:val="004A6895"/>
    <w:rsid w:val="004A7D32"/>
    <w:rsid w:val="004A7FC8"/>
    <w:rsid w:val="004B031F"/>
    <w:rsid w:val="004B07D1"/>
    <w:rsid w:val="004B08C5"/>
    <w:rsid w:val="004B0BC4"/>
    <w:rsid w:val="004B1598"/>
    <w:rsid w:val="004B1707"/>
    <w:rsid w:val="004B1E75"/>
    <w:rsid w:val="004B31A2"/>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3B0"/>
    <w:rsid w:val="004C4703"/>
    <w:rsid w:val="004C569A"/>
    <w:rsid w:val="004C5CD5"/>
    <w:rsid w:val="004C5F96"/>
    <w:rsid w:val="004C6426"/>
    <w:rsid w:val="004C6457"/>
    <w:rsid w:val="004C6900"/>
    <w:rsid w:val="004C7CF0"/>
    <w:rsid w:val="004C7FAF"/>
    <w:rsid w:val="004D06C2"/>
    <w:rsid w:val="004D098A"/>
    <w:rsid w:val="004D0CBE"/>
    <w:rsid w:val="004D1B38"/>
    <w:rsid w:val="004D1BEA"/>
    <w:rsid w:val="004D3203"/>
    <w:rsid w:val="004D3557"/>
    <w:rsid w:val="004D531B"/>
    <w:rsid w:val="004D5469"/>
    <w:rsid w:val="004D555C"/>
    <w:rsid w:val="004D5B88"/>
    <w:rsid w:val="004D5F01"/>
    <w:rsid w:val="004D5F9E"/>
    <w:rsid w:val="004D6F81"/>
    <w:rsid w:val="004D79C5"/>
    <w:rsid w:val="004E262B"/>
    <w:rsid w:val="004E274D"/>
    <w:rsid w:val="004E2DE3"/>
    <w:rsid w:val="004E3716"/>
    <w:rsid w:val="004E3D14"/>
    <w:rsid w:val="004E4AED"/>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2D9"/>
    <w:rsid w:val="004F6C81"/>
    <w:rsid w:val="00500B91"/>
    <w:rsid w:val="00500DD9"/>
    <w:rsid w:val="0050179A"/>
    <w:rsid w:val="00501DF3"/>
    <w:rsid w:val="00502EAE"/>
    <w:rsid w:val="0050301E"/>
    <w:rsid w:val="005039B2"/>
    <w:rsid w:val="00504C02"/>
    <w:rsid w:val="0050538F"/>
    <w:rsid w:val="0050573A"/>
    <w:rsid w:val="00506094"/>
    <w:rsid w:val="00506101"/>
    <w:rsid w:val="005067C9"/>
    <w:rsid w:val="00510BCE"/>
    <w:rsid w:val="005113F3"/>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2437"/>
    <w:rsid w:val="0053292B"/>
    <w:rsid w:val="00532B59"/>
    <w:rsid w:val="00533BE0"/>
    <w:rsid w:val="005343F6"/>
    <w:rsid w:val="005358D0"/>
    <w:rsid w:val="00536278"/>
    <w:rsid w:val="005364FC"/>
    <w:rsid w:val="00537AA0"/>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9"/>
    <w:rsid w:val="0056235F"/>
    <w:rsid w:val="00562CC1"/>
    <w:rsid w:val="00563F14"/>
    <w:rsid w:val="005646EE"/>
    <w:rsid w:val="0056530A"/>
    <w:rsid w:val="0056681E"/>
    <w:rsid w:val="00566C68"/>
    <w:rsid w:val="00566FA0"/>
    <w:rsid w:val="00567039"/>
    <w:rsid w:val="0056753A"/>
    <w:rsid w:val="00567D85"/>
    <w:rsid w:val="0057000D"/>
    <w:rsid w:val="0057065A"/>
    <w:rsid w:val="00570EA3"/>
    <w:rsid w:val="00570F6A"/>
    <w:rsid w:val="00571540"/>
    <w:rsid w:val="005726B3"/>
    <w:rsid w:val="005738CC"/>
    <w:rsid w:val="00573921"/>
    <w:rsid w:val="005745A8"/>
    <w:rsid w:val="00574CE9"/>
    <w:rsid w:val="00575D41"/>
    <w:rsid w:val="00575E53"/>
    <w:rsid w:val="005760BB"/>
    <w:rsid w:val="00576590"/>
    <w:rsid w:val="00577516"/>
    <w:rsid w:val="005809D4"/>
    <w:rsid w:val="005815E8"/>
    <w:rsid w:val="00581948"/>
    <w:rsid w:val="00581E99"/>
    <w:rsid w:val="00583D58"/>
    <w:rsid w:val="00583DCA"/>
    <w:rsid w:val="00584E0F"/>
    <w:rsid w:val="00585477"/>
    <w:rsid w:val="00586122"/>
    <w:rsid w:val="0058659F"/>
    <w:rsid w:val="00587AC7"/>
    <w:rsid w:val="00590F69"/>
    <w:rsid w:val="005917D4"/>
    <w:rsid w:val="00591AC8"/>
    <w:rsid w:val="00591D8C"/>
    <w:rsid w:val="00592BD8"/>
    <w:rsid w:val="00593545"/>
    <w:rsid w:val="005938BA"/>
    <w:rsid w:val="00593B35"/>
    <w:rsid w:val="00594135"/>
    <w:rsid w:val="00595D0B"/>
    <w:rsid w:val="00596826"/>
    <w:rsid w:val="00597140"/>
    <w:rsid w:val="005976C6"/>
    <w:rsid w:val="0059775D"/>
    <w:rsid w:val="005A042C"/>
    <w:rsid w:val="005A09BC"/>
    <w:rsid w:val="005A0E16"/>
    <w:rsid w:val="005A18FA"/>
    <w:rsid w:val="005A1BED"/>
    <w:rsid w:val="005A2A4B"/>
    <w:rsid w:val="005A2D4D"/>
    <w:rsid w:val="005A2EF0"/>
    <w:rsid w:val="005A3BF3"/>
    <w:rsid w:val="005A4D23"/>
    <w:rsid w:val="005A52A1"/>
    <w:rsid w:val="005A55B7"/>
    <w:rsid w:val="005A6E59"/>
    <w:rsid w:val="005B01A9"/>
    <w:rsid w:val="005B292A"/>
    <w:rsid w:val="005B358C"/>
    <w:rsid w:val="005B3610"/>
    <w:rsid w:val="005B3856"/>
    <w:rsid w:val="005B50B9"/>
    <w:rsid w:val="005B521F"/>
    <w:rsid w:val="005B55BA"/>
    <w:rsid w:val="005B5A79"/>
    <w:rsid w:val="005B64FF"/>
    <w:rsid w:val="005B7AD0"/>
    <w:rsid w:val="005C033F"/>
    <w:rsid w:val="005C057E"/>
    <w:rsid w:val="005C10C5"/>
    <w:rsid w:val="005C129E"/>
    <w:rsid w:val="005C174C"/>
    <w:rsid w:val="005C1F6C"/>
    <w:rsid w:val="005C2F7F"/>
    <w:rsid w:val="005C3124"/>
    <w:rsid w:val="005C3175"/>
    <w:rsid w:val="005C39B7"/>
    <w:rsid w:val="005C3E20"/>
    <w:rsid w:val="005C4253"/>
    <w:rsid w:val="005C4FAD"/>
    <w:rsid w:val="005C549C"/>
    <w:rsid w:val="005C68F4"/>
    <w:rsid w:val="005C6B4D"/>
    <w:rsid w:val="005C6F40"/>
    <w:rsid w:val="005D0670"/>
    <w:rsid w:val="005D0B81"/>
    <w:rsid w:val="005D1045"/>
    <w:rsid w:val="005D16D0"/>
    <w:rsid w:val="005D2ED7"/>
    <w:rsid w:val="005D343A"/>
    <w:rsid w:val="005D48FA"/>
    <w:rsid w:val="005D4948"/>
    <w:rsid w:val="005D5990"/>
    <w:rsid w:val="005D5EBD"/>
    <w:rsid w:val="005D6340"/>
    <w:rsid w:val="005D64F4"/>
    <w:rsid w:val="005D66F8"/>
    <w:rsid w:val="005D6B59"/>
    <w:rsid w:val="005D7007"/>
    <w:rsid w:val="005E05C9"/>
    <w:rsid w:val="005E0DCC"/>
    <w:rsid w:val="005E1173"/>
    <w:rsid w:val="005E11D4"/>
    <w:rsid w:val="005E27C8"/>
    <w:rsid w:val="005E2D14"/>
    <w:rsid w:val="005E3A58"/>
    <w:rsid w:val="005E3AC5"/>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4464"/>
    <w:rsid w:val="005F4DEE"/>
    <w:rsid w:val="005F50D3"/>
    <w:rsid w:val="005F5248"/>
    <w:rsid w:val="005F536E"/>
    <w:rsid w:val="005F5471"/>
    <w:rsid w:val="005F5650"/>
    <w:rsid w:val="005F59BD"/>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9B9"/>
    <w:rsid w:val="00605084"/>
    <w:rsid w:val="00605F49"/>
    <w:rsid w:val="006064C9"/>
    <w:rsid w:val="00606D44"/>
    <w:rsid w:val="006070E6"/>
    <w:rsid w:val="00607460"/>
    <w:rsid w:val="006077D3"/>
    <w:rsid w:val="00607F3E"/>
    <w:rsid w:val="00611A92"/>
    <w:rsid w:val="00611DC0"/>
    <w:rsid w:val="006144AF"/>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B5E"/>
    <w:rsid w:val="00627060"/>
    <w:rsid w:val="006270A5"/>
    <w:rsid w:val="00627120"/>
    <w:rsid w:val="00627BF4"/>
    <w:rsid w:val="00627DF4"/>
    <w:rsid w:val="00627EB4"/>
    <w:rsid w:val="006312C2"/>
    <w:rsid w:val="006323FF"/>
    <w:rsid w:val="00632858"/>
    <w:rsid w:val="00633570"/>
    <w:rsid w:val="00634045"/>
    <w:rsid w:val="0063455E"/>
    <w:rsid w:val="00634FED"/>
    <w:rsid w:val="00636670"/>
    <w:rsid w:val="00636AE7"/>
    <w:rsid w:val="00636EE5"/>
    <w:rsid w:val="0063797F"/>
    <w:rsid w:val="00640ECB"/>
    <w:rsid w:val="0064177D"/>
    <w:rsid w:val="0064195D"/>
    <w:rsid w:val="00641ECE"/>
    <w:rsid w:val="00642A3F"/>
    <w:rsid w:val="0064406F"/>
    <w:rsid w:val="0064478A"/>
    <w:rsid w:val="006452FE"/>
    <w:rsid w:val="00645BDF"/>
    <w:rsid w:val="00646389"/>
    <w:rsid w:val="00646CAD"/>
    <w:rsid w:val="00647773"/>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86A"/>
    <w:rsid w:val="0066094E"/>
    <w:rsid w:val="00660A05"/>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3B6"/>
    <w:rsid w:val="00673371"/>
    <w:rsid w:val="00673651"/>
    <w:rsid w:val="0067475D"/>
    <w:rsid w:val="0067500F"/>
    <w:rsid w:val="006755D1"/>
    <w:rsid w:val="006756F0"/>
    <w:rsid w:val="00675833"/>
    <w:rsid w:val="00677E2B"/>
    <w:rsid w:val="00677F96"/>
    <w:rsid w:val="0068057C"/>
    <w:rsid w:val="00680757"/>
    <w:rsid w:val="00681C29"/>
    <w:rsid w:val="00682772"/>
    <w:rsid w:val="0068356B"/>
    <w:rsid w:val="00685381"/>
    <w:rsid w:val="0068557D"/>
    <w:rsid w:val="0068649A"/>
    <w:rsid w:val="006867C7"/>
    <w:rsid w:val="00686F4B"/>
    <w:rsid w:val="00686FF8"/>
    <w:rsid w:val="006875BA"/>
    <w:rsid w:val="00687873"/>
    <w:rsid w:val="00690829"/>
    <w:rsid w:val="0069114A"/>
    <w:rsid w:val="0069128D"/>
    <w:rsid w:val="006919D3"/>
    <w:rsid w:val="006921FD"/>
    <w:rsid w:val="006927C7"/>
    <w:rsid w:val="00693886"/>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C0A"/>
    <w:rsid w:val="006A0C45"/>
    <w:rsid w:val="006A15E1"/>
    <w:rsid w:val="006A18EB"/>
    <w:rsid w:val="006A2039"/>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F8"/>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FC4"/>
    <w:rsid w:val="006C3A06"/>
    <w:rsid w:val="006C42D8"/>
    <w:rsid w:val="006C453D"/>
    <w:rsid w:val="006C4F36"/>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9DE"/>
    <w:rsid w:val="006D0B0A"/>
    <w:rsid w:val="006D0D59"/>
    <w:rsid w:val="006D3481"/>
    <w:rsid w:val="006D3903"/>
    <w:rsid w:val="006D3BF8"/>
    <w:rsid w:val="006D3DCB"/>
    <w:rsid w:val="006D509C"/>
    <w:rsid w:val="006D7D91"/>
    <w:rsid w:val="006E0C68"/>
    <w:rsid w:val="006E11D5"/>
    <w:rsid w:val="006E190A"/>
    <w:rsid w:val="006E2291"/>
    <w:rsid w:val="006E36FF"/>
    <w:rsid w:val="006E4F49"/>
    <w:rsid w:val="006E581D"/>
    <w:rsid w:val="006E5953"/>
    <w:rsid w:val="006E5D1F"/>
    <w:rsid w:val="006E65EA"/>
    <w:rsid w:val="006E6D51"/>
    <w:rsid w:val="006F0750"/>
    <w:rsid w:val="006F0A0C"/>
    <w:rsid w:val="006F0CBB"/>
    <w:rsid w:val="006F1B03"/>
    <w:rsid w:val="006F2311"/>
    <w:rsid w:val="006F28C0"/>
    <w:rsid w:val="006F2C6F"/>
    <w:rsid w:val="006F2E7E"/>
    <w:rsid w:val="006F3482"/>
    <w:rsid w:val="006F37D8"/>
    <w:rsid w:val="006F40A7"/>
    <w:rsid w:val="006F42A9"/>
    <w:rsid w:val="006F4C44"/>
    <w:rsid w:val="006F5544"/>
    <w:rsid w:val="006F624C"/>
    <w:rsid w:val="006F6280"/>
    <w:rsid w:val="006F699C"/>
    <w:rsid w:val="00700286"/>
    <w:rsid w:val="00700FE6"/>
    <w:rsid w:val="00701959"/>
    <w:rsid w:val="00701E4D"/>
    <w:rsid w:val="00702A57"/>
    <w:rsid w:val="00702B27"/>
    <w:rsid w:val="00703758"/>
    <w:rsid w:val="00703998"/>
    <w:rsid w:val="007046E6"/>
    <w:rsid w:val="00704B45"/>
    <w:rsid w:val="00704C5D"/>
    <w:rsid w:val="00704D56"/>
    <w:rsid w:val="007057BF"/>
    <w:rsid w:val="00705889"/>
    <w:rsid w:val="00707B0D"/>
    <w:rsid w:val="00710C50"/>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C52"/>
    <w:rsid w:val="00716499"/>
    <w:rsid w:val="00717742"/>
    <w:rsid w:val="00717AB2"/>
    <w:rsid w:val="00720083"/>
    <w:rsid w:val="0072009B"/>
    <w:rsid w:val="0072173D"/>
    <w:rsid w:val="007221A0"/>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6E1"/>
    <w:rsid w:val="00737C10"/>
    <w:rsid w:val="00737DD5"/>
    <w:rsid w:val="00740B63"/>
    <w:rsid w:val="00741D8C"/>
    <w:rsid w:val="007428DF"/>
    <w:rsid w:val="0074312E"/>
    <w:rsid w:val="007434AC"/>
    <w:rsid w:val="007436A8"/>
    <w:rsid w:val="0074381C"/>
    <w:rsid w:val="00744796"/>
    <w:rsid w:val="00744807"/>
    <w:rsid w:val="00744DDA"/>
    <w:rsid w:val="00745C44"/>
    <w:rsid w:val="00745C5D"/>
    <w:rsid w:val="00746C29"/>
    <w:rsid w:val="007470D3"/>
    <w:rsid w:val="00747879"/>
    <w:rsid w:val="007503E5"/>
    <w:rsid w:val="00750488"/>
    <w:rsid w:val="007508CA"/>
    <w:rsid w:val="00751C67"/>
    <w:rsid w:val="00752800"/>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6CB"/>
    <w:rsid w:val="007638CC"/>
    <w:rsid w:val="00764FAE"/>
    <w:rsid w:val="0076606C"/>
    <w:rsid w:val="0076715B"/>
    <w:rsid w:val="0077055A"/>
    <w:rsid w:val="00774AEC"/>
    <w:rsid w:val="0077532C"/>
    <w:rsid w:val="007756BA"/>
    <w:rsid w:val="0077570D"/>
    <w:rsid w:val="00775F5F"/>
    <w:rsid w:val="00776857"/>
    <w:rsid w:val="00776C82"/>
    <w:rsid w:val="00776FA8"/>
    <w:rsid w:val="0078043E"/>
    <w:rsid w:val="007807FF"/>
    <w:rsid w:val="00780F63"/>
    <w:rsid w:val="007819D4"/>
    <w:rsid w:val="00781DD3"/>
    <w:rsid w:val="00782EB3"/>
    <w:rsid w:val="00783D4D"/>
    <w:rsid w:val="00784CDF"/>
    <w:rsid w:val="007855D9"/>
    <w:rsid w:val="00785C69"/>
    <w:rsid w:val="00785C91"/>
    <w:rsid w:val="007860E8"/>
    <w:rsid w:val="00786FD5"/>
    <w:rsid w:val="007904B6"/>
    <w:rsid w:val="0079050D"/>
    <w:rsid w:val="00790CA8"/>
    <w:rsid w:val="00791A64"/>
    <w:rsid w:val="00792307"/>
    <w:rsid w:val="00793068"/>
    <w:rsid w:val="007933AB"/>
    <w:rsid w:val="007944F9"/>
    <w:rsid w:val="00794F8C"/>
    <w:rsid w:val="0079553B"/>
    <w:rsid w:val="007955ED"/>
    <w:rsid w:val="00795B8F"/>
    <w:rsid w:val="00795DDF"/>
    <w:rsid w:val="00797BE6"/>
    <w:rsid w:val="007A041E"/>
    <w:rsid w:val="007A04CA"/>
    <w:rsid w:val="007A05DB"/>
    <w:rsid w:val="007A1DD7"/>
    <w:rsid w:val="007A235B"/>
    <w:rsid w:val="007A26C7"/>
    <w:rsid w:val="007A40D4"/>
    <w:rsid w:val="007A422A"/>
    <w:rsid w:val="007A44C0"/>
    <w:rsid w:val="007A61D2"/>
    <w:rsid w:val="007A7C72"/>
    <w:rsid w:val="007A7D6C"/>
    <w:rsid w:val="007B120B"/>
    <w:rsid w:val="007B15D9"/>
    <w:rsid w:val="007B1880"/>
    <w:rsid w:val="007B1B65"/>
    <w:rsid w:val="007B2167"/>
    <w:rsid w:val="007B23FE"/>
    <w:rsid w:val="007B3094"/>
    <w:rsid w:val="007B38D3"/>
    <w:rsid w:val="007B541F"/>
    <w:rsid w:val="007B5F50"/>
    <w:rsid w:val="007C0D64"/>
    <w:rsid w:val="007C15E7"/>
    <w:rsid w:val="007C168D"/>
    <w:rsid w:val="007C2792"/>
    <w:rsid w:val="007C2B9C"/>
    <w:rsid w:val="007C3239"/>
    <w:rsid w:val="007C324C"/>
    <w:rsid w:val="007C334F"/>
    <w:rsid w:val="007C3C49"/>
    <w:rsid w:val="007C409E"/>
    <w:rsid w:val="007C4747"/>
    <w:rsid w:val="007C47C5"/>
    <w:rsid w:val="007C5352"/>
    <w:rsid w:val="007C6AE7"/>
    <w:rsid w:val="007C7C7D"/>
    <w:rsid w:val="007D1E71"/>
    <w:rsid w:val="007D249C"/>
    <w:rsid w:val="007D27C6"/>
    <w:rsid w:val="007D2859"/>
    <w:rsid w:val="007D2BE8"/>
    <w:rsid w:val="007D3758"/>
    <w:rsid w:val="007D40C3"/>
    <w:rsid w:val="007D4190"/>
    <w:rsid w:val="007D4CC5"/>
    <w:rsid w:val="007D4F94"/>
    <w:rsid w:val="007D6997"/>
    <w:rsid w:val="007D7193"/>
    <w:rsid w:val="007D723F"/>
    <w:rsid w:val="007E0333"/>
    <w:rsid w:val="007E0E60"/>
    <w:rsid w:val="007E0F63"/>
    <w:rsid w:val="007E18A4"/>
    <w:rsid w:val="007E198F"/>
    <w:rsid w:val="007E1AEF"/>
    <w:rsid w:val="007E1F8B"/>
    <w:rsid w:val="007E23AA"/>
    <w:rsid w:val="007E2B96"/>
    <w:rsid w:val="007E363D"/>
    <w:rsid w:val="007E493E"/>
    <w:rsid w:val="007E4C42"/>
    <w:rsid w:val="007E4FC3"/>
    <w:rsid w:val="007E5C63"/>
    <w:rsid w:val="007E6A18"/>
    <w:rsid w:val="007E6D7D"/>
    <w:rsid w:val="007E6E76"/>
    <w:rsid w:val="007E76ED"/>
    <w:rsid w:val="007E7D86"/>
    <w:rsid w:val="007F0668"/>
    <w:rsid w:val="007F0C51"/>
    <w:rsid w:val="007F12CD"/>
    <w:rsid w:val="007F1D8E"/>
    <w:rsid w:val="007F2784"/>
    <w:rsid w:val="007F2C23"/>
    <w:rsid w:val="007F3772"/>
    <w:rsid w:val="007F37BA"/>
    <w:rsid w:val="007F492E"/>
    <w:rsid w:val="007F4C7C"/>
    <w:rsid w:val="007F4CA1"/>
    <w:rsid w:val="007F4FEB"/>
    <w:rsid w:val="007F51B7"/>
    <w:rsid w:val="007F55F1"/>
    <w:rsid w:val="007F5789"/>
    <w:rsid w:val="007F69A6"/>
    <w:rsid w:val="007F6E62"/>
    <w:rsid w:val="007F7F9A"/>
    <w:rsid w:val="008007FA"/>
    <w:rsid w:val="008008BB"/>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B9"/>
    <w:rsid w:val="00811B43"/>
    <w:rsid w:val="00811C97"/>
    <w:rsid w:val="008149FB"/>
    <w:rsid w:val="00814BE4"/>
    <w:rsid w:val="0081584C"/>
    <w:rsid w:val="008159F4"/>
    <w:rsid w:val="00815E3C"/>
    <w:rsid w:val="00816E8C"/>
    <w:rsid w:val="008170E9"/>
    <w:rsid w:val="00817330"/>
    <w:rsid w:val="0081789E"/>
    <w:rsid w:val="00817D74"/>
    <w:rsid w:val="0082027B"/>
    <w:rsid w:val="0082163D"/>
    <w:rsid w:val="008217F5"/>
    <w:rsid w:val="00821844"/>
    <w:rsid w:val="0082272B"/>
    <w:rsid w:val="00822743"/>
    <w:rsid w:val="00822972"/>
    <w:rsid w:val="00822E66"/>
    <w:rsid w:val="008252BD"/>
    <w:rsid w:val="008252EA"/>
    <w:rsid w:val="0082548F"/>
    <w:rsid w:val="0082588B"/>
    <w:rsid w:val="00826240"/>
    <w:rsid w:val="00826928"/>
    <w:rsid w:val="008279FD"/>
    <w:rsid w:val="00830408"/>
    <w:rsid w:val="00830D3D"/>
    <w:rsid w:val="00831A88"/>
    <w:rsid w:val="008338E1"/>
    <w:rsid w:val="00833C0D"/>
    <w:rsid w:val="00834786"/>
    <w:rsid w:val="0083673B"/>
    <w:rsid w:val="00836E67"/>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B66"/>
    <w:rsid w:val="00851C54"/>
    <w:rsid w:val="008524AF"/>
    <w:rsid w:val="00852E05"/>
    <w:rsid w:val="00852F7B"/>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DFA"/>
    <w:rsid w:val="0086103F"/>
    <w:rsid w:val="00861644"/>
    <w:rsid w:val="00862BCA"/>
    <w:rsid w:val="00864393"/>
    <w:rsid w:val="00865B24"/>
    <w:rsid w:val="00866CB2"/>
    <w:rsid w:val="00870CAC"/>
    <w:rsid w:val="00870F9B"/>
    <w:rsid w:val="008710CD"/>
    <w:rsid w:val="0087116F"/>
    <w:rsid w:val="00871AFC"/>
    <w:rsid w:val="00871C44"/>
    <w:rsid w:val="00871D90"/>
    <w:rsid w:val="00872B7B"/>
    <w:rsid w:val="00873629"/>
    <w:rsid w:val="00873723"/>
    <w:rsid w:val="00873A98"/>
    <w:rsid w:val="00873FD8"/>
    <w:rsid w:val="008747C6"/>
    <w:rsid w:val="00876407"/>
    <w:rsid w:val="00877512"/>
    <w:rsid w:val="00877A7B"/>
    <w:rsid w:val="00880186"/>
    <w:rsid w:val="0088025D"/>
    <w:rsid w:val="008812D7"/>
    <w:rsid w:val="008817E8"/>
    <w:rsid w:val="0088226D"/>
    <w:rsid w:val="00882E9E"/>
    <w:rsid w:val="008843C1"/>
    <w:rsid w:val="0088450B"/>
    <w:rsid w:val="00884D15"/>
    <w:rsid w:val="00884E7A"/>
    <w:rsid w:val="00885ED0"/>
    <w:rsid w:val="008868D0"/>
    <w:rsid w:val="00886A99"/>
    <w:rsid w:val="00886CA7"/>
    <w:rsid w:val="008902A8"/>
    <w:rsid w:val="00890473"/>
    <w:rsid w:val="00891A71"/>
    <w:rsid w:val="00893809"/>
    <w:rsid w:val="00893EBF"/>
    <w:rsid w:val="00894076"/>
    <w:rsid w:val="00895773"/>
    <w:rsid w:val="00896071"/>
    <w:rsid w:val="00896406"/>
    <w:rsid w:val="0089649F"/>
    <w:rsid w:val="00897B75"/>
    <w:rsid w:val="008A0070"/>
    <w:rsid w:val="008A318C"/>
    <w:rsid w:val="008A32E6"/>
    <w:rsid w:val="008A35B6"/>
    <w:rsid w:val="008A41DF"/>
    <w:rsid w:val="008A42E3"/>
    <w:rsid w:val="008A43B7"/>
    <w:rsid w:val="008A48C7"/>
    <w:rsid w:val="008A4DFA"/>
    <w:rsid w:val="008A50FC"/>
    <w:rsid w:val="008A5319"/>
    <w:rsid w:val="008A562A"/>
    <w:rsid w:val="008A57EC"/>
    <w:rsid w:val="008A6D37"/>
    <w:rsid w:val="008A71BA"/>
    <w:rsid w:val="008A78A5"/>
    <w:rsid w:val="008A797B"/>
    <w:rsid w:val="008B0141"/>
    <w:rsid w:val="008B0604"/>
    <w:rsid w:val="008B0C70"/>
    <w:rsid w:val="008B22F4"/>
    <w:rsid w:val="008B38EC"/>
    <w:rsid w:val="008B3D4A"/>
    <w:rsid w:val="008B4F9B"/>
    <w:rsid w:val="008B550F"/>
    <w:rsid w:val="008B6173"/>
    <w:rsid w:val="008B66E5"/>
    <w:rsid w:val="008B7293"/>
    <w:rsid w:val="008C0636"/>
    <w:rsid w:val="008C0CF0"/>
    <w:rsid w:val="008C1BB1"/>
    <w:rsid w:val="008C28FF"/>
    <w:rsid w:val="008C386D"/>
    <w:rsid w:val="008C457B"/>
    <w:rsid w:val="008C46FF"/>
    <w:rsid w:val="008C4ED9"/>
    <w:rsid w:val="008C521A"/>
    <w:rsid w:val="008C594F"/>
    <w:rsid w:val="008C6077"/>
    <w:rsid w:val="008C6338"/>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2092"/>
    <w:rsid w:val="009020A6"/>
    <w:rsid w:val="00902331"/>
    <w:rsid w:val="00902663"/>
    <w:rsid w:val="00902E03"/>
    <w:rsid w:val="0090331D"/>
    <w:rsid w:val="0090339C"/>
    <w:rsid w:val="009039DD"/>
    <w:rsid w:val="00905091"/>
    <w:rsid w:val="00905AC4"/>
    <w:rsid w:val="00906319"/>
    <w:rsid w:val="00906EE7"/>
    <w:rsid w:val="009076F0"/>
    <w:rsid w:val="00907C16"/>
    <w:rsid w:val="00907C3C"/>
    <w:rsid w:val="0091035A"/>
    <w:rsid w:val="009103B9"/>
    <w:rsid w:val="00911194"/>
    <w:rsid w:val="00911D5D"/>
    <w:rsid w:val="00911E9B"/>
    <w:rsid w:val="00912781"/>
    <w:rsid w:val="00913891"/>
    <w:rsid w:val="009143BA"/>
    <w:rsid w:val="00914467"/>
    <w:rsid w:val="00914512"/>
    <w:rsid w:val="009145F6"/>
    <w:rsid w:val="0091513A"/>
    <w:rsid w:val="00916C2A"/>
    <w:rsid w:val="00917101"/>
    <w:rsid w:val="009172BE"/>
    <w:rsid w:val="00920DCC"/>
    <w:rsid w:val="00922678"/>
    <w:rsid w:val="00922F2C"/>
    <w:rsid w:val="00923532"/>
    <w:rsid w:val="00923BD9"/>
    <w:rsid w:val="009246A2"/>
    <w:rsid w:val="009246FE"/>
    <w:rsid w:val="00925FA5"/>
    <w:rsid w:val="00926200"/>
    <w:rsid w:val="00926A6A"/>
    <w:rsid w:val="00927B80"/>
    <w:rsid w:val="009300EC"/>
    <w:rsid w:val="00930504"/>
    <w:rsid w:val="00930918"/>
    <w:rsid w:val="009310EE"/>
    <w:rsid w:val="00931924"/>
    <w:rsid w:val="00932301"/>
    <w:rsid w:val="00934BEE"/>
    <w:rsid w:val="0093554B"/>
    <w:rsid w:val="009355D3"/>
    <w:rsid w:val="009355EF"/>
    <w:rsid w:val="00936CDE"/>
    <w:rsid w:val="0093730F"/>
    <w:rsid w:val="0093789B"/>
    <w:rsid w:val="0094087B"/>
    <w:rsid w:val="009418AB"/>
    <w:rsid w:val="00942794"/>
    <w:rsid w:val="00943C30"/>
    <w:rsid w:val="00943F99"/>
    <w:rsid w:val="0094483F"/>
    <w:rsid w:val="009458BB"/>
    <w:rsid w:val="00945D35"/>
    <w:rsid w:val="0094714B"/>
    <w:rsid w:val="00950E96"/>
    <w:rsid w:val="00950F69"/>
    <w:rsid w:val="0095110F"/>
    <w:rsid w:val="009513DB"/>
    <w:rsid w:val="00952188"/>
    <w:rsid w:val="00953315"/>
    <w:rsid w:val="009534C8"/>
    <w:rsid w:val="00953560"/>
    <w:rsid w:val="00954989"/>
    <w:rsid w:val="009553B0"/>
    <w:rsid w:val="00955F20"/>
    <w:rsid w:val="00956372"/>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F11"/>
    <w:rsid w:val="009725D9"/>
    <w:rsid w:val="00972DEF"/>
    <w:rsid w:val="009731D8"/>
    <w:rsid w:val="0097387C"/>
    <w:rsid w:val="0097389A"/>
    <w:rsid w:val="00973D53"/>
    <w:rsid w:val="0097440F"/>
    <w:rsid w:val="00974FF6"/>
    <w:rsid w:val="00975920"/>
    <w:rsid w:val="00975D52"/>
    <w:rsid w:val="0097628F"/>
    <w:rsid w:val="00976B62"/>
    <w:rsid w:val="009776BE"/>
    <w:rsid w:val="00977D40"/>
    <w:rsid w:val="00977F6D"/>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D94"/>
    <w:rsid w:val="009A615D"/>
    <w:rsid w:val="009A6DD3"/>
    <w:rsid w:val="009A732A"/>
    <w:rsid w:val="009B09A9"/>
    <w:rsid w:val="009B0B31"/>
    <w:rsid w:val="009B1EDA"/>
    <w:rsid w:val="009B35B5"/>
    <w:rsid w:val="009B3C17"/>
    <w:rsid w:val="009B3F6B"/>
    <w:rsid w:val="009B5362"/>
    <w:rsid w:val="009B576A"/>
    <w:rsid w:val="009B597E"/>
    <w:rsid w:val="009B5B6C"/>
    <w:rsid w:val="009B6123"/>
    <w:rsid w:val="009B636B"/>
    <w:rsid w:val="009B6806"/>
    <w:rsid w:val="009B7A21"/>
    <w:rsid w:val="009B7D2C"/>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095"/>
    <w:rsid w:val="009D4221"/>
    <w:rsid w:val="009D52D3"/>
    <w:rsid w:val="009D580E"/>
    <w:rsid w:val="009D6017"/>
    <w:rsid w:val="009D6889"/>
    <w:rsid w:val="009D69C7"/>
    <w:rsid w:val="009D6BB3"/>
    <w:rsid w:val="009D7227"/>
    <w:rsid w:val="009D7CFE"/>
    <w:rsid w:val="009D7F6A"/>
    <w:rsid w:val="009E02AA"/>
    <w:rsid w:val="009E1A85"/>
    <w:rsid w:val="009E1C5C"/>
    <w:rsid w:val="009E2496"/>
    <w:rsid w:val="009E3E08"/>
    <w:rsid w:val="009E4367"/>
    <w:rsid w:val="009E4A62"/>
    <w:rsid w:val="009E5FD5"/>
    <w:rsid w:val="009E7038"/>
    <w:rsid w:val="009E7C66"/>
    <w:rsid w:val="009F037F"/>
    <w:rsid w:val="009F0CE3"/>
    <w:rsid w:val="009F0D97"/>
    <w:rsid w:val="009F0E78"/>
    <w:rsid w:val="009F0EB9"/>
    <w:rsid w:val="009F0F2B"/>
    <w:rsid w:val="009F0F72"/>
    <w:rsid w:val="009F1152"/>
    <w:rsid w:val="009F1352"/>
    <w:rsid w:val="009F1EEB"/>
    <w:rsid w:val="009F2024"/>
    <w:rsid w:val="009F229D"/>
    <w:rsid w:val="009F2339"/>
    <w:rsid w:val="009F2CD7"/>
    <w:rsid w:val="009F3918"/>
    <w:rsid w:val="009F3B02"/>
    <w:rsid w:val="009F40D7"/>
    <w:rsid w:val="009F479D"/>
    <w:rsid w:val="009F548C"/>
    <w:rsid w:val="009F5CB5"/>
    <w:rsid w:val="009F5E27"/>
    <w:rsid w:val="009F611E"/>
    <w:rsid w:val="009F626C"/>
    <w:rsid w:val="009F6CA7"/>
    <w:rsid w:val="009F7C81"/>
    <w:rsid w:val="009F7D88"/>
    <w:rsid w:val="00A00085"/>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867"/>
    <w:rsid w:val="00A1199E"/>
    <w:rsid w:val="00A11AEB"/>
    <w:rsid w:val="00A11D80"/>
    <w:rsid w:val="00A122CF"/>
    <w:rsid w:val="00A137C4"/>
    <w:rsid w:val="00A14646"/>
    <w:rsid w:val="00A14ADC"/>
    <w:rsid w:val="00A14D65"/>
    <w:rsid w:val="00A1524D"/>
    <w:rsid w:val="00A15A70"/>
    <w:rsid w:val="00A15ED3"/>
    <w:rsid w:val="00A16514"/>
    <w:rsid w:val="00A1667B"/>
    <w:rsid w:val="00A17277"/>
    <w:rsid w:val="00A204A5"/>
    <w:rsid w:val="00A20C6D"/>
    <w:rsid w:val="00A20F2F"/>
    <w:rsid w:val="00A21637"/>
    <w:rsid w:val="00A223C9"/>
    <w:rsid w:val="00A226A9"/>
    <w:rsid w:val="00A24459"/>
    <w:rsid w:val="00A24F94"/>
    <w:rsid w:val="00A25386"/>
    <w:rsid w:val="00A25B6A"/>
    <w:rsid w:val="00A25FAB"/>
    <w:rsid w:val="00A2640F"/>
    <w:rsid w:val="00A2696F"/>
    <w:rsid w:val="00A269F0"/>
    <w:rsid w:val="00A270D2"/>
    <w:rsid w:val="00A27485"/>
    <w:rsid w:val="00A30C7C"/>
    <w:rsid w:val="00A310F6"/>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DA5"/>
    <w:rsid w:val="00A5289A"/>
    <w:rsid w:val="00A528B4"/>
    <w:rsid w:val="00A53278"/>
    <w:rsid w:val="00A53D96"/>
    <w:rsid w:val="00A54247"/>
    <w:rsid w:val="00A543CD"/>
    <w:rsid w:val="00A550CE"/>
    <w:rsid w:val="00A55301"/>
    <w:rsid w:val="00A5535C"/>
    <w:rsid w:val="00A5706E"/>
    <w:rsid w:val="00A60219"/>
    <w:rsid w:val="00A612B2"/>
    <w:rsid w:val="00A61575"/>
    <w:rsid w:val="00A61731"/>
    <w:rsid w:val="00A62009"/>
    <w:rsid w:val="00A6279C"/>
    <w:rsid w:val="00A633EB"/>
    <w:rsid w:val="00A63A34"/>
    <w:rsid w:val="00A641EF"/>
    <w:rsid w:val="00A654DD"/>
    <w:rsid w:val="00A659E6"/>
    <w:rsid w:val="00A65ABF"/>
    <w:rsid w:val="00A65B13"/>
    <w:rsid w:val="00A65C87"/>
    <w:rsid w:val="00A65EB5"/>
    <w:rsid w:val="00A67D42"/>
    <w:rsid w:val="00A67F3A"/>
    <w:rsid w:val="00A708B1"/>
    <w:rsid w:val="00A709F9"/>
    <w:rsid w:val="00A70F98"/>
    <w:rsid w:val="00A717BD"/>
    <w:rsid w:val="00A71EC7"/>
    <w:rsid w:val="00A7298A"/>
    <w:rsid w:val="00A72EBC"/>
    <w:rsid w:val="00A73589"/>
    <w:rsid w:val="00A735EA"/>
    <w:rsid w:val="00A7362D"/>
    <w:rsid w:val="00A73E6D"/>
    <w:rsid w:val="00A74821"/>
    <w:rsid w:val="00A751F6"/>
    <w:rsid w:val="00A7527C"/>
    <w:rsid w:val="00A7598E"/>
    <w:rsid w:val="00A759E0"/>
    <w:rsid w:val="00A76308"/>
    <w:rsid w:val="00A76766"/>
    <w:rsid w:val="00A76C02"/>
    <w:rsid w:val="00A77036"/>
    <w:rsid w:val="00A7707F"/>
    <w:rsid w:val="00A772B3"/>
    <w:rsid w:val="00A77E62"/>
    <w:rsid w:val="00A8169C"/>
    <w:rsid w:val="00A81824"/>
    <w:rsid w:val="00A81E14"/>
    <w:rsid w:val="00A828E3"/>
    <w:rsid w:val="00A82A5E"/>
    <w:rsid w:val="00A834A2"/>
    <w:rsid w:val="00A83814"/>
    <w:rsid w:val="00A8382E"/>
    <w:rsid w:val="00A83985"/>
    <w:rsid w:val="00A84310"/>
    <w:rsid w:val="00A84A6F"/>
    <w:rsid w:val="00A864D6"/>
    <w:rsid w:val="00A866A7"/>
    <w:rsid w:val="00A8694A"/>
    <w:rsid w:val="00A872DB"/>
    <w:rsid w:val="00A8772F"/>
    <w:rsid w:val="00A87A8F"/>
    <w:rsid w:val="00A9029C"/>
    <w:rsid w:val="00A921EF"/>
    <w:rsid w:val="00A929AC"/>
    <w:rsid w:val="00A92B2B"/>
    <w:rsid w:val="00A93763"/>
    <w:rsid w:val="00A93C42"/>
    <w:rsid w:val="00A93E72"/>
    <w:rsid w:val="00A93F9D"/>
    <w:rsid w:val="00A94ED9"/>
    <w:rsid w:val="00A950CD"/>
    <w:rsid w:val="00A954EF"/>
    <w:rsid w:val="00A9628B"/>
    <w:rsid w:val="00A97146"/>
    <w:rsid w:val="00A97FA4"/>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B67"/>
    <w:rsid w:val="00AB22C1"/>
    <w:rsid w:val="00AB2765"/>
    <w:rsid w:val="00AB277E"/>
    <w:rsid w:val="00AB368C"/>
    <w:rsid w:val="00AB3C03"/>
    <w:rsid w:val="00AB445E"/>
    <w:rsid w:val="00AB4933"/>
    <w:rsid w:val="00AB5A68"/>
    <w:rsid w:val="00AB6CED"/>
    <w:rsid w:val="00AB7890"/>
    <w:rsid w:val="00AC09D0"/>
    <w:rsid w:val="00AC1634"/>
    <w:rsid w:val="00AC1C97"/>
    <w:rsid w:val="00AC274D"/>
    <w:rsid w:val="00AC292B"/>
    <w:rsid w:val="00AC29DF"/>
    <w:rsid w:val="00AC2F26"/>
    <w:rsid w:val="00AC3F61"/>
    <w:rsid w:val="00AC437E"/>
    <w:rsid w:val="00AC4411"/>
    <w:rsid w:val="00AC5A70"/>
    <w:rsid w:val="00AC6804"/>
    <w:rsid w:val="00AC7642"/>
    <w:rsid w:val="00AC7C7C"/>
    <w:rsid w:val="00AD0812"/>
    <w:rsid w:val="00AD0E98"/>
    <w:rsid w:val="00AD10B3"/>
    <w:rsid w:val="00AD17E5"/>
    <w:rsid w:val="00AD1B02"/>
    <w:rsid w:val="00AD2177"/>
    <w:rsid w:val="00AD5459"/>
    <w:rsid w:val="00AD6FE3"/>
    <w:rsid w:val="00AD76E2"/>
    <w:rsid w:val="00AD7AD7"/>
    <w:rsid w:val="00AD7F24"/>
    <w:rsid w:val="00AE1DE0"/>
    <w:rsid w:val="00AE2735"/>
    <w:rsid w:val="00AE2808"/>
    <w:rsid w:val="00AE3490"/>
    <w:rsid w:val="00AE44E4"/>
    <w:rsid w:val="00AE5501"/>
    <w:rsid w:val="00AE5530"/>
    <w:rsid w:val="00AE65FE"/>
    <w:rsid w:val="00AF0610"/>
    <w:rsid w:val="00AF1281"/>
    <w:rsid w:val="00AF167C"/>
    <w:rsid w:val="00AF1A96"/>
    <w:rsid w:val="00AF1DB5"/>
    <w:rsid w:val="00AF33E4"/>
    <w:rsid w:val="00AF3641"/>
    <w:rsid w:val="00AF4450"/>
    <w:rsid w:val="00AF47D8"/>
    <w:rsid w:val="00AF490A"/>
    <w:rsid w:val="00AF4963"/>
    <w:rsid w:val="00AF4E74"/>
    <w:rsid w:val="00AF51E1"/>
    <w:rsid w:val="00AF5A23"/>
    <w:rsid w:val="00AF67B9"/>
    <w:rsid w:val="00AF6958"/>
    <w:rsid w:val="00AF6D7A"/>
    <w:rsid w:val="00B005C3"/>
    <w:rsid w:val="00B01627"/>
    <w:rsid w:val="00B01BFC"/>
    <w:rsid w:val="00B02211"/>
    <w:rsid w:val="00B02946"/>
    <w:rsid w:val="00B030C6"/>
    <w:rsid w:val="00B03E74"/>
    <w:rsid w:val="00B04E0D"/>
    <w:rsid w:val="00B04E9E"/>
    <w:rsid w:val="00B05822"/>
    <w:rsid w:val="00B05966"/>
    <w:rsid w:val="00B06121"/>
    <w:rsid w:val="00B06B26"/>
    <w:rsid w:val="00B0719D"/>
    <w:rsid w:val="00B0778D"/>
    <w:rsid w:val="00B07EB8"/>
    <w:rsid w:val="00B1106D"/>
    <w:rsid w:val="00B11D27"/>
    <w:rsid w:val="00B122EF"/>
    <w:rsid w:val="00B129C7"/>
    <w:rsid w:val="00B12CA6"/>
    <w:rsid w:val="00B12EDF"/>
    <w:rsid w:val="00B12F86"/>
    <w:rsid w:val="00B13038"/>
    <w:rsid w:val="00B13F9E"/>
    <w:rsid w:val="00B149C3"/>
    <w:rsid w:val="00B14E4A"/>
    <w:rsid w:val="00B15553"/>
    <w:rsid w:val="00B1565E"/>
    <w:rsid w:val="00B158E5"/>
    <w:rsid w:val="00B1604A"/>
    <w:rsid w:val="00B1640C"/>
    <w:rsid w:val="00B16BC1"/>
    <w:rsid w:val="00B1724F"/>
    <w:rsid w:val="00B17CD4"/>
    <w:rsid w:val="00B200B9"/>
    <w:rsid w:val="00B2018F"/>
    <w:rsid w:val="00B22129"/>
    <w:rsid w:val="00B22776"/>
    <w:rsid w:val="00B23FAA"/>
    <w:rsid w:val="00B24261"/>
    <w:rsid w:val="00B2450B"/>
    <w:rsid w:val="00B24962"/>
    <w:rsid w:val="00B24A62"/>
    <w:rsid w:val="00B24C76"/>
    <w:rsid w:val="00B24D4D"/>
    <w:rsid w:val="00B25E45"/>
    <w:rsid w:val="00B27288"/>
    <w:rsid w:val="00B273C4"/>
    <w:rsid w:val="00B27B7C"/>
    <w:rsid w:val="00B303BD"/>
    <w:rsid w:val="00B317F6"/>
    <w:rsid w:val="00B31C34"/>
    <w:rsid w:val="00B3281E"/>
    <w:rsid w:val="00B32CA2"/>
    <w:rsid w:val="00B334BF"/>
    <w:rsid w:val="00B33E6B"/>
    <w:rsid w:val="00B3502B"/>
    <w:rsid w:val="00B36F61"/>
    <w:rsid w:val="00B37D3C"/>
    <w:rsid w:val="00B40B7D"/>
    <w:rsid w:val="00B4104A"/>
    <w:rsid w:val="00B41887"/>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63A"/>
    <w:rsid w:val="00B5598D"/>
    <w:rsid w:val="00B55E99"/>
    <w:rsid w:val="00B573AF"/>
    <w:rsid w:val="00B574A3"/>
    <w:rsid w:val="00B57BEE"/>
    <w:rsid w:val="00B60583"/>
    <w:rsid w:val="00B606EC"/>
    <w:rsid w:val="00B61796"/>
    <w:rsid w:val="00B62590"/>
    <w:rsid w:val="00B63963"/>
    <w:rsid w:val="00B641D5"/>
    <w:rsid w:val="00B6502B"/>
    <w:rsid w:val="00B65588"/>
    <w:rsid w:val="00B65628"/>
    <w:rsid w:val="00B6587B"/>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2E9"/>
    <w:rsid w:val="00B7791D"/>
    <w:rsid w:val="00B7794B"/>
    <w:rsid w:val="00B77E07"/>
    <w:rsid w:val="00B800FF"/>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6DA"/>
    <w:rsid w:val="00B91868"/>
    <w:rsid w:val="00B9298B"/>
    <w:rsid w:val="00B92A07"/>
    <w:rsid w:val="00B92B1A"/>
    <w:rsid w:val="00B93058"/>
    <w:rsid w:val="00B93C3F"/>
    <w:rsid w:val="00B9480D"/>
    <w:rsid w:val="00B94F9D"/>
    <w:rsid w:val="00B95312"/>
    <w:rsid w:val="00B9564E"/>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47"/>
    <w:rsid w:val="00BA6AEF"/>
    <w:rsid w:val="00BA6EEA"/>
    <w:rsid w:val="00BA7804"/>
    <w:rsid w:val="00BA7A9E"/>
    <w:rsid w:val="00BA7BC1"/>
    <w:rsid w:val="00BB03D9"/>
    <w:rsid w:val="00BB08D6"/>
    <w:rsid w:val="00BB0B6D"/>
    <w:rsid w:val="00BB178E"/>
    <w:rsid w:val="00BB19C4"/>
    <w:rsid w:val="00BB1AFB"/>
    <w:rsid w:val="00BB2D08"/>
    <w:rsid w:val="00BB330F"/>
    <w:rsid w:val="00BB3C63"/>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D02F4"/>
    <w:rsid w:val="00BD16F4"/>
    <w:rsid w:val="00BD1F2D"/>
    <w:rsid w:val="00BD2218"/>
    <w:rsid w:val="00BD3D81"/>
    <w:rsid w:val="00BD4D72"/>
    <w:rsid w:val="00BD50F3"/>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99"/>
    <w:rsid w:val="00BE5A63"/>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1F23"/>
    <w:rsid w:val="00C02142"/>
    <w:rsid w:val="00C0235F"/>
    <w:rsid w:val="00C0390F"/>
    <w:rsid w:val="00C0601D"/>
    <w:rsid w:val="00C065E6"/>
    <w:rsid w:val="00C06C07"/>
    <w:rsid w:val="00C06FFF"/>
    <w:rsid w:val="00C07402"/>
    <w:rsid w:val="00C07644"/>
    <w:rsid w:val="00C07E1A"/>
    <w:rsid w:val="00C1023A"/>
    <w:rsid w:val="00C1028C"/>
    <w:rsid w:val="00C10372"/>
    <w:rsid w:val="00C10EB7"/>
    <w:rsid w:val="00C11D92"/>
    <w:rsid w:val="00C12320"/>
    <w:rsid w:val="00C13926"/>
    <w:rsid w:val="00C14186"/>
    <w:rsid w:val="00C1500B"/>
    <w:rsid w:val="00C15204"/>
    <w:rsid w:val="00C15E7D"/>
    <w:rsid w:val="00C162BF"/>
    <w:rsid w:val="00C17017"/>
    <w:rsid w:val="00C175FC"/>
    <w:rsid w:val="00C17A96"/>
    <w:rsid w:val="00C17CE8"/>
    <w:rsid w:val="00C17DDD"/>
    <w:rsid w:val="00C2081E"/>
    <w:rsid w:val="00C210CA"/>
    <w:rsid w:val="00C21E20"/>
    <w:rsid w:val="00C239E7"/>
    <w:rsid w:val="00C2459D"/>
    <w:rsid w:val="00C24EC0"/>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DA5"/>
    <w:rsid w:val="00C4328F"/>
    <w:rsid w:val="00C43387"/>
    <w:rsid w:val="00C43B59"/>
    <w:rsid w:val="00C45070"/>
    <w:rsid w:val="00C4540E"/>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3E8C"/>
    <w:rsid w:val="00C55025"/>
    <w:rsid w:val="00C56505"/>
    <w:rsid w:val="00C57802"/>
    <w:rsid w:val="00C60038"/>
    <w:rsid w:val="00C6046E"/>
    <w:rsid w:val="00C612AB"/>
    <w:rsid w:val="00C61673"/>
    <w:rsid w:val="00C619C5"/>
    <w:rsid w:val="00C62181"/>
    <w:rsid w:val="00C63E18"/>
    <w:rsid w:val="00C64828"/>
    <w:rsid w:val="00C64863"/>
    <w:rsid w:val="00C6594B"/>
    <w:rsid w:val="00C6640E"/>
    <w:rsid w:val="00C665BB"/>
    <w:rsid w:val="00C66754"/>
    <w:rsid w:val="00C6747E"/>
    <w:rsid w:val="00C6766E"/>
    <w:rsid w:val="00C676C8"/>
    <w:rsid w:val="00C678B2"/>
    <w:rsid w:val="00C7122C"/>
    <w:rsid w:val="00C733EE"/>
    <w:rsid w:val="00C73D92"/>
    <w:rsid w:val="00C7484C"/>
    <w:rsid w:val="00C74F88"/>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1E88"/>
    <w:rsid w:val="00CA2988"/>
    <w:rsid w:val="00CA3D4B"/>
    <w:rsid w:val="00CA3DC9"/>
    <w:rsid w:val="00CA43D9"/>
    <w:rsid w:val="00CA4B16"/>
    <w:rsid w:val="00CA4B91"/>
    <w:rsid w:val="00CA5293"/>
    <w:rsid w:val="00CA59FD"/>
    <w:rsid w:val="00CA632D"/>
    <w:rsid w:val="00CA63EE"/>
    <w:rsid w:val="00CA683D"/>
    <w:rsid w:val="00CA6B47"/>
    <w:rsid w:val="00CA6FAA"/>
    <w:rsid w:val="00CA71A1"/>
    <w:rsid w:val="00CA7371"/>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63C"/>
    <w:rsid w:val="00CC3830"/>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717A"/>
    <w:rsid w:val="00CD71EB"/>
    <w:rsid w:val="00CE163C"/>
    <w:rsid w:val="00CE264C"/>
    <w:rsid w:val="00CE3877"/>
    <w:rsid w:val="00CE5846"/>
    <w:rsid w:val="00CE5BD0"/>
    <w:rsid w:val="00CE6630"/>
    <w:rsid w:val="00CE75D9"/>
    <w:rsid w:val="00CE75ED"/>
    <w:rsid w:val="00CE7B10"/>
    <w:rsid w:val="00CF00E0"/>
    <w:rsid w:val="00CF0D50"/>
    <w:rsid w:val="00CF1CF3"/>
    <w:rsid w:val="00CF2150"/>
    <w:rsid w:val="00CF297D"/>
    <w:rsid w:val="00CF2FC6"/>
    <w:rsid w:val="00CF396D"/>
    <w:rsid w:val="00CF3D95"/>
    <w:rsid w:val="00CF3F8B"/>
    <w:rsid w:val="00CF4EA0"/>
    <w:rsid w:val="00CF5AB5"/>
    <w:rsid w:val="00CF5C04"/>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D3A"/>
    <w:rsid w:val="00D27F6C"/>
    <w:rsid w:val="00D30368"/>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CE6"/>
    <w:rsid w:val="00D67557"/>
    <w:rsid w:val="00D67BBC"/>
    <w:rsid w:val="00D70692"/>
    <w:rsid w:val="00D7196F"/>
    <w:rsid w:val="00D71B18"/>
    <w:rsid w:val="00D71B6D"/>
    <w:rsid w:val="00D71F36"/>
    <w:rsid w:val="00D71F7C"/>
    <w:rsid w:val="00D7228F"/>
    <w:rsid w:val="00D726F3"/>
    <w:rsid w:val="00D72D01"/>
    <w:rsid w:val="00D72FAF"/>
    <w:rsid w:val="00D736BA"/>
    <w:rsid w:val="00D73B33"/>
    <w:rsid w:val="00D740BA"/>
    <w:rsid w:val="00D74288"/>
    <w:rsid w:val="00D74750"/>
    <w:rsid w:val="00D757BE"/>
    <w:rsid w:val="00D7606A"/>
    <w:rsid w:val="00D7633D"/>
    <w:rsid w:val="00D77471"/>
    <w:rsid w:val="00D77849"/>
    <w:rsid w:val="00D779D5"/>
    <w:rsid w:val="00D77AF4"/>
    <w:rsid w:val="00D77DB4"/>
    <w:rsid w:val="00D8020B"/>
    <w:rsid w:val="00D802C6"/>
    <w:rsid w:val="00D805BD"/>
    <w:rsid w:val="00D80D0D"/>
    <w:rsid w:val="00D813F0"/>
    <w:rsid w:val="00D813FE"/>
    <w:rsid w:val="00D818EF"/>
    <w:rsid w:val="00D819DF"/>
    <w:rsid w:val="00D81E86"/>
    <w:rsid w:val="00D81F09"/>
    <w:rsid w:val="00D825D8"/>
    <w:rsid w:val="00D85548"/>
    <w:rsid w:val="00D861C7"/>
    <w:rsid w:val="00D87B6E"/>
    <w:rsid w:val="00D904F8"/>
    <w:rsid w:val="00D90551"/>
    <w:rsid w:val="00D905E1"/>
    <w:rsid w:val="00D9130B"/>
    <w:rsid w:val="00D913E0"/>
    <w:rsid w:val="00D915BF"/>
    <w:rsid w:val="00D9192A"/>
    <w:rsid w:val="00D91E61"/>
    <w:rsid w:val="00D92BC8"/>
    <w:rsid w:val="00D9362B"/>
    <w:rsid w:val="00D93C79"/>
    <w:rsid w:val="00D95852"/>
    <w:rsid w:val="00D967FA"/>
    <w:rsid w:val="00D9722E"/>
    <w:rsid w:val="00DA0AF1"/>
    <w:rsid w:val="00DA0DA2"/>
    <w:rsid w:val="00DA0E02"/>
    <w:rsid w:val="00DA123E"/>
    <w:rsid w:val="00DA1740"/>
    <w:rsid w:val="00DA1C1B"/>
    <w:rsid w:val="00DA1EA8"/>
    <w:rsid w:val="00DA2016"/>
    <w:rsid w:val="00DA21DE"/>
    <w:rsid w:val="00DA25EB"/>
    <w:rsid w:val="00DA27DF"/>
    <w:rsid w:val="00DA4149"/>
    <w:rsid w:val="00DA4EDD"/>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2D0F"/>
    <w:rsid w:val="00DC2ECB"/>
    <w:rsid w:val="00DC33A2"/>
    <w:rsid w:val="00DC33AC"/>
    <w:rsid w:val="00DC3710"/>
    <w:rsid w:val="00DC3EF2"/>
    <w:rsid w:val="00DC414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442E"/>
    <w:rsid w:val="00DF4464"/>
    <w:rsid w:val="00DF487E"/>
    <w:rsid w:val="00DF5405"/>
    <w:rsid w:val="00DF5C24"/>
    <w:rsid w:val="00DF7095"/>
    <w:rsid w:val="00DF757F"/>
    <w:rsid w:val="00E00516"/>
    <w:rsid w:val="00E00F0B"/>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AAE"/>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5E62"/>
    <w:rsid w:val="00E36FB2"/>
    <w:rsid w:val="00E374A7"/>
    <w:rsid w:val="00E376BC"/>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3765"/>
    <w:rsid w:val="00E53B2D"/>
    <w:rsid w:val="00E53BBF"/>
    <w:rsid w:val="00E54547"/>
    <w:rsid w:val="00E552B7"/>
    <w:rsid w:val="00E55322"/>
    <w:rsid w:val="00E55628"/>
    <w:rsid w:val="00E57112"/>
    <w:rsid w:val="00E57BC2"/>
    <w:rsid w:val="00E57D17"/>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20E9"/>
    <w:rsid w:val="00E7224A"/>
    <w:rsid w:val="00E72581"/>
    <w:rsid w:val="00E72854"/>
    <w:rsid w:val="00E72995"/>
    <w:rsid w:val="00E72D73"/>
    <w:rsid w:val="00E739A3"/>
    <w:rsid w:val="00E73FB6"/>
    <w:rsid w:val="00E744FE"/>
    <w:rsid w:val="00E74A19"/>
    <w:rsid w:val="00E74D96"/>
    <w:rsid w:val="00E74DD4"/>
    <w:rsid w:val="00E7589E"/>
    <w:rsid w:val="00E758C0"/>
    <w:rsid w:val="00E76721"/>
    <w:rsid w:val="00E7731A"/>
    <w:rsid w:val="00E80022"/>
    <w:rsid w:val="00E834C8"/>
    <w:rsid w:val="00E83B48"/>
    <w:rsid w:val="00E83D05"/>
    <w:rsid w:val="00E84445"/>
    <w:rsid w:val="00E84E95"/>
    <w:rsid w:val="00E84ED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5D9"/>
    <w:rsid w:val="00E94641"/>
    <w:rsid w:val="00E94E90"/>
    <w:rsid w:val="00E965B2"/>
    <w:rsid w:val="00E96D97"/>
    <w:rsid w:val="00E97892"/>
    <w:rsid w:val="00EA0028"/>
    <w:rsid w:val="00EA1368"/>
    <w:rsid w:val="00EA1796"/>
    <w:rsid w:val="00EA20F7"/>
    <w:rsid w:val="00EA2476"/>
    <w:rsid w:val="00EA35E6"/>
    <w:rsid w:val="00EA3DC7"/>
    <w:rsid w:val="00EA4667"/>
    <w:rsid w:val="00EA4F91"/>
    <w:rsid w:val="00EA5BE5"/>
    <w:rsid w:val="00EA5D70"/>
    <w:rsid w:val="00EA6F8B"/>
    <w:rsid w:val="00EA7B21"/>
    <w:rsid w:val="00EB03F0"/>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399"/>
    <w:rsid w:val="00EC173E"/>
    <w:rsid w:val="00EC1AFF"/>
    <w:rsid w:val="00EC340C"/>
    <w:rsid w:val="00EC38E2"/>
    <w:rsid w:val="00EC4999"/>
    <w:rsid w:val="00EC52E8"/>
    <w:rsid w:val="00EC54E9"/>
    <w:rsid w:val="00EC5E2E"/>
    <w:rsid w:val="00EC60DF"/>
    <w:rsid w:val="00EC7EC6"/>
    <w:rsid w:val="00ED0073"/>
    <w:rsid w:val="00ED1B2E"/>
    <w:rsid w:val="00ED2BAF"/>
    <w:rsid w:val="00ED37E7"/>
    <w:rsid w:val="00ED3C3C"/>
    <w:rsid w:val="00ED40F2"/>
    <w:rsid w:val="00ED432C"/>
    <w:rsid w:val="00ED47C5"/>
    <w:rsid w:val="00ED5740"/>
    <w:rsid w:val="00ED58BC"/>
    <w:rsid w:val="00ED6427"/>
    <w:rsid w:val="00ED6AF2"/>
    <w:rsid w:val="00ED70D8"/>
    <w:rsid w:val="00EE04A8"/>
    <w:rsid w:val="00EE246C"/>
    <w:rsid w:val="00EE29A2"/>
    <w:rsid w:val="00EE2A62"/>
    <w:rsid w:val="00EE37B1"/>
    <w:rsid w:val="00EE389E"/>
    <w:rsid w:val="00EE4DEE"/>
    <w:rsid w:val="00EE5057"/>
    <w:rsid w:val="00EE5680"/>
    <w:rsid w:val="00EE5ACD"/>
    <w:rsid w:val="00EF075E"/>
    <w:rsid w:val="00EF10A0"/>
    <w:rsid w:val="00EF1D56"/>
    <w:rsid w:val="00EF1E52"/>
    <w:rsid w:val="00EF2CD6"/>
    <w:rsid w:val="00EF32C7"/>
    <w:rsid w:val="00EF35E0"/>
    <w:rsid w:val="00EF37D8"/>
    <w:rsid w:val="00EF3958"/>
    <w:rsid w:val="00EF3A22"/>
    <w:rsid w:val="00EF4F88"/>
    <w:rsid w:val="00EF62AD"/>
    <w:rsid w:val="00EF631C"/>
    <w:rsid w:val="00EF65E2"/>
    <w:rsid w:val="00EF7171"/>
    <w:rsid w:val="00EF7AE9"/>
    <w:rsid w:val="00F00A51"/>
    <w:rsid w:val="00F00C3D"/>
    <w:rsid w:val="00F01994"/>
    <w:rsid w:val="00F034C7"/>
    <w:rsid w:val="00F03666"/>
    <w:rsid w:val="00F0424A"/>
    <w:rsid w:val="00F0454F"/>
    <w:rsid w:val="00F04C30"/>
    <w:rsid w:val="00F054C1"/>
    <w:rsid w:val="00F05EAD"/>
    <w:rsid w:val="00F06C28"/>
    <w:rsid w:val="00F074CC"/>
    <w:rsid w:val="00F078A9"/>
    <w:rsid w:val="00F07E33"/>
    <w:rsid w:val="00F10E4E"/>
    <w:rsid w:val="00F1125C"/>
    <w:rsid w:val="00F11684"/>
    <w:rsid w:val="00F11A03"/>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416A"/>
    <w:rsid w:val="00F24865"/>
    <w:rsid w:val="00F248CD"/>
    <w:rsid w:val="00F25CA7"/>
    <w:rsid w:val="00F25E41"/>
    <w:rsid w:val="00F26321"/>
    <w:rsid w:val="00F26C2F"/>
    <w:rsid w:val="00F27245"/>
    <w:rsid w:val="00F27C62"/>
    <w:rsid w:val="00F27ED4"/>
    <w:rsid w:val="00F30364"/>
    <w:rsid w:val="00F312F6"/>
    <w:rsid w:val="00F31847"/>
    <w:rsid w:val="00F319F7"/>
    <w:rsid w:val="00F3261A"/>
    <w:rsid w:val="00F32873"/>
    <w:rsid w:val="00F32C63"/>
    <w:rsid w:val="00F3304F"/>
    <w:rsid w:val="00F331BB"/>
    <w:rsid w:val="00F33DDC"/>
    <w:rsid w:val="00F34A65"/>
    <w:rsid w:val="00F358BE"/>
    <w:rsid w:val="00F35BB8"/>
    <w:rsid w:val="00F35C99"/>
    <w:rsid w:val="00F363F3"/>
    <w:rsid w:val="00F3662F"/>
    <w:rsid w:val="00F36BA7"/>
    <w:rsid w:val="00F372EF"/>
    <w:rsid w:val="00F37332"/>
    <w:rsid w:val="00F37753"/>
    <w:rsid w:val="00F3776A"/>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BF5"/>
    <w:rsid w:val="00F522F0"/>
    <w:rsid w:val="00F52363"/>
    <w:rsid w:val="00F52C4B"/>
    <w:rsid w:val="00F543B8"/>
    <w:rsid w:val="00F54470"/>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3599"/>
    <w:rsid w:val="00F655E2"/>
    <w:rsid w:val="00F658FD"/>
    <w:rsid w:val="00F674EA"/>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E51"/>
    <w:rsid w:val="00F77449"/>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259A"/>
    <w:rsid w:val="00F92A5F"/>
    <w:rsid w:val="00F92AEE"/>
    <w:rsid w:val="00F92D6A"/>
    <w:rsid w:val="00F93039"/>
    <w:rsid w:val="00F93540"/>
    <w:rsid w:val="00F93C09"/>
    <w:rsid w:val="00F93DFE"/>
    <w:rsid w:val="00F93F9E"/>
    <w:rsid w:val="00F945B8"/>
    <w:rsid w:val="00F947B0"/>
    <w:rsid w:val="00F948D0"/>
    <w:rsid w:val="00F95936"/>
    <w:rsid w:val="00F96B2A"/>
    <w:rsid w:val="00F9727E"/>
    <w:rsid w:val="00F972A0"/>
    <w:rsid w:val="00F97317"/>
    <w:rsid w:val="00F97C2F"/>
    <w:rsid w:val="00FA012E"/>
    <w:rsid w:val="00FA1989"/>
    <w:rsid w:val="00FA1E1D"/>
    <w:rsid w:val="00FA28E5"/>
    <w:rsid w:val="00FA2B9D"/>
    <w:rsid w:val="00FA32C4"/>
    <w:rsid w:val="00FA3525"/>
    <w:rsid w:val="00FA358A"/>
    <w:rsid w:val="00FA36EE"/>
    <w:rsid w:val="00FA4F04"/>
    <w:rsid w:val="00FA698E"/>
    <w:rsid w:val="00FA7060"/>
    <w:rsid w:val="00FA7341"/>
    <w:rsid w:val="00FB03A5"/>
    <w:rsid w:val="00FB0C5B"/>
    <w:rsid w:val="00FB135F"/>
    <w:rsid w:val="00FB152C"/>
    <w:rsid w:val="00FB16EA"/>
    <w:rsid w:val="00FB3251"/>
    <w:rsid w:val="00FB4159"/>
    <w:rsid w:val="00FB48CD"/>
    <w:rsid w:val="00FB4AB8"/>
    <w:rsid w:val="00FB52B5"/>
    <w:rsid w:val="00FB5567"/>
    <w:rsid w:val="00FB599F"/>
    <w:rsid w:val="00FB5EBE"/>
    <w:rsid w:val="00FB6BE9"/>
    <w:rsid w:val="00FC0C24"/>
    <w:rsid w:val="00FC1327"/>
    <w:rsid w:val="00FC1799"/>
    <w:rsid w:val="00FC2095"/>
    <w:rsid w:val="00FC2725"/>
    <w:rsid w:val="00FC3010"/>
    <w:rsid w:val="00FC3508"/>
    <w:rsid w:val="00FC4DBC"/>
    <w:rsid w:val="00FC5241"/>
    <w:rsid w:val="00FC547B"/>
    <w:rsid w:val="00FC5A06"/>
    <w:rsid w:val="00FC5EEB"/>
    <w:rsid w:val="00FC6807"/>
    <w:rsid w:val="00FC6902"/>
    <w:rsid w:val="00FC70A8"/>
    <w:rsid w:val="00FC77A0"/>
    <w:rsid w:val="00FC7BA8"/>
    <w:rsid w:val="00FC7C1A"/>
    <w:rsid w:val="00FC7EA1"/>
    <w:rsid w:val="00FC7EB7"/>
    <w:rsid w:val="00FD08D8"/>
    <w:rsid w:val="00FD1A18"/>
    <w:rsid w:val="00FD1AA6"/>
    <w:rsid w:val="00FD335B"/>
    <w:rsid w:val="00FD43D2"/>
    <w:rsid w:val="00FD5629"/>
    <w:rsid w:val="00FD5F1F"/>
    <w:rsid w:val="00FD631D"/>
    <w:rsid w:val="00FD6502"/>
    <w:rsid w:val="00FD78E3"/>
    <w:rsid w:val="00FE059F"/>
    <w:rsid w:val="00FE0989"/>
    <w:rsid w:val="00FE11B3"/>
    <w:rsid w:val="00FE16F6"/>
    <w:rsid w:val="00FE2ABF"/>
    <w:rsid w:val="00FE3651"/>
    <w:rsid w:val="00FE39FB"/>
    <w:rsid w:val="00FE3C22"/>
    <w:rsid w:val="00FE4134"/>
    <w:rsid w:val="00FE50FB"/>
    <w:rsid w:val="00FE58C9"/>
    <w:rsid w:val="00FE5923"/>
    <w:rsid w:val="00FE6577"/>
    <w:rsid w:val="00FE6640"/>
    <w:rsid w:val="00FE695A"/>
    <w:rsid w:val="00FE6BDC"/>
    <w:rsid w:val="00FE710C"/>
    <w:rsid w:val="00FE75FA"/>
    <w:rsid w:val="00FF069A"/>
    <w:rsid w:val="00FF076E"/>
    <w:rsid w:val="00FF0DB6"/>
    <w:rsid w:val="00FF0F04"/>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ocesv.github.io/PlantFUNCO/" TargetMode="External"/><Relationship Id="rId13" Type="http://schemas.openxmlformats.org/officeDocument/2006/relationships/hyperlink" Target="https://hub.docker.com/r/rocesv/compcnes" TargetMode="External"/><Relationship Id="rId18" Type="http://schemas.openxmlformats.org/officeDocument/2006/relationships/hyperlink" Target="https://github.com/RocesV/PlantFUNCO_manuscript"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rocesv.github.io/PlantFUNCO/" TargetMode="Externa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zenodo.org/record/7852329" TargetMode="Externa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s://rocesv.github.io/PlantFUNCO" TargetMode="External"/><Relationship Id="rId20" Type="http://schemas.openxmlformats.org/officeDocument/2006/relationships/hyperlink" Target="https://doi.org/10.3389/fpls.2022.8881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23" Type="http://schemas.openxmlformats.org/officeDocument/2006/relationships/fontTable" Target="fontTable.xml"/><Relationship Id="rId10" Type="http://schemas.openxmlformats.org/officeDocument/2006/relationships/hyperlink" Target="https://hub.docker.com/r/rocesv/plantina-chiplike" TargetMode="External"/><Relationship Id="rId19" Type="http://schemas.openxmlformats.org/officeDocument/2006/relationships/hyperlink" Target="https://doi.org/10.1093/molbev/msaa302" TargetMode="External"/><Relationship Id="rId4" Type="http://schemas.openxmlformats.org/officeDocument/2006/relationships/settings" Target="settings.xml"/><Relationship Id="rId9" Type="http://schemas.openxmlformats.org/officeDocument/2006/relationships/hyperlink" Target="https://github.com/broadinstitute/picard" TargetMode="External"/><Relationship Id="rId14" Type="http://schemas.openxmlformats.org/officeDocument/2006/relationships/hyperlink" Target="javascript:;" TargetMode="External"/><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ACA63-4CF3-4A14-8CDE-06C7BEA36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37</TotalTime>
  <Pages>23</Pages>
  <Words>27061</Words>
  <Characters>148836</Characters>
  <Application>Microsoft Office Word</Application>
  <DocSecurity>0</DocSecurity>
  <Lines>1240</Lines>
  <Paragraphs>3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3882</cp:revision>
  <dcterms:created xsi:type="dcterms:W3CDTF">2021-06-15T16:23:00Z</dcterms:created>
  <dcterms:modified xsi:type="dcterms:W3CDTF">2023-08-0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